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F921CCC" w14:textId="4209BAFD" w:rsidR="00B8513B" w:rsidRDefault="009D7407" w:rsidP="00B8513B">
      <w:pPr>
        <w:shd w:val="clear" w:color="auto" w:fill="FFFFFF"/>
        <w:spacing w:line="360" w:lineRule="auto"/>
        <w:ind w:firstLine="435"/>
        <w:jc w:val="left"/>
        <w:rPr>
          <w:b/>
          <w:bCs/>
          <w:sz w:val="24"/>
        </w:rPr>
      </w:pPr>
      <w:bookmarkStart w:id="0" w:name="_GoBack"/>
      <w:bookmarkEnd w:id="0"/>
      <w:r>
        <w:rPr>
          <w:b/>
          <w:bCs/>
          <w:sz w:val="24"/>
        </w:rPr>
        <w:t>Additional file 1:</w:t>
      </w:r>
    </w:p>
    <w:p w14:paraId="5367A0B7" w14:textId="77777777" w:rsidR="00B8513B" w:rsidRPr="008502BB" w:rsidRDefault="00B8513B" w:rsidP="00B8513B">
      <w:pPr>
        <w:shd w:val="clear" w:color="auto" w:fill="FFFFFF"/>
        <w:spacing w:line="360" w:lineRule="auto"/>
        <w:ind w:firstLine="435"/>
        <w:jc w:val="center"/>
        <w:rPr>
          <w:b/>
          <w:bCs/>
          <w:sz w:val="24"/>
        </w:rPr>
      </w:pPr>
    </w:p>
    <w:p w14:paraId="498D67D1" w14:textId="559260A0" w:rsidR="00B8513B" w:rsidRPr="000B6BFE" w:rsidRDefault="00B8513B" w:rsidP="00B8513B">
      <w:pPr>
        <w:shd w:val="clear" w:color="auto" w:fill="FFFFFF"/>
        <w:spacing w:line="360" w:lineRule="auto"/>
        <w:ind w:firstLine="435"/>
        <w:jc w:val="center"/>
        <w:rPr>
          <w:szCs w:val="21"/>
        </w:rPr>
      </w:pPr>
      <w:r w:rsidRPr="009D7407">
        <w:rPr>
          <w:rFonts w:hint="eastAsia"/>
          <w:b/>
          <w:bCs/>
          <w:sz w:val="24"/>
        </w:rPr>
        <w:t>Table S1</w:t>
      </w:r>
      <w:r w:rsidRPr="000B6BFE">
        <w:rPr>
          <w:b/>
          <w:sz w:val="24"/>
        </w:rPr>
        <w:t xml:space="preserve"> Studies of the begging strategies of parasitic nestlings</w:t>
      </w:r>
    </w:p>
    <w:tbl>
      <w:tblPr>
        <w:tblW w:w="14702" w:type="dxa"/>
        <w:jc w:val="center"/>
        <w:tblBorders>
          <w:top w:val="single" w:sz="12" w:space="0" w:color="auto"/>
          <w:bottom w:val="single" w:sz="12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685"/>
        <w:gridCol w:w="3447"/>
        <w:gridCol w:w="2753"/>
        <w:gridCol w:w="1418"/>
        <w:gridCol w:w="2409"/>
        <w:gridCol w:w="2990"/>
      </w:tblGrid>
      <w:tr w:rsidR="00B8513B" w:rsidRPr="009D7407" w14:paraId="2D566299" w14:textId="77777777" w:rsidTr="00D3198A">
        <w:trPr>
          <w:jc w:val="center"/>
        </w:trPr>
        <w:tc>
          <w:tcPr>
            <w:tcW w:w="1685" w:type="dxa"/>
            <w:vAlign w:val="center"/>
          </w:tcPr>
          <w:p w14:paraId="50D4A6E0" w14:textId="77777777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Begging strategy</w:t>
            </w:r>
          </w:p>
        </w:tc>
        <w:tc>
          <w:tcPr>
            <w:tcW w:w="3447" w:type="dxa"/>
            <w:shd w:val="clear" w:color="auto" w:fill="auto"/>
            <w:vAlign w:val="center"/>
          </w:tcPr>
          <w:p w14:paraId="0912B313" w14:textId="77777777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Host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2D6C8F42" w14:textId="6B91BC81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Parasite(s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8C0A906" w14:textId="77777777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Distribution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5221210C" w14:textId="77777777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Methods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5BFDA957" w14:textId="77777777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References</w:t>
            </w:r>
          </w:p>
        </w:tc>
      </w:tr>
      <w:tr w:rsidR="00B8513B" w:rsidRPr="00B0012F" w14:paraId="01BE0AED" w14:textId="77777777" w:rsidTr="00D3198A">
        <w:trPr>
          <w:jc w:val="center"/>
        </w:trPr>
        <w:tc>
          <w:tcPr>
            <w:tcW w:w="1685" w:type="dxa"/>
            <w:vAlign w:val="center"/>
          </w:tcPr>
          <w:p w14:paraId="661141F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Mimicry</w:t>
            </w:r>
            <w:r>
              <w:rPr>
                <w:szCs w:val="21"/>
              </w:rPr>
              <w:t xml:space="preserve"> of </w:t>
            </w:r>
            <w:r w:rsidRPr="00B0012F">
              <w:rPr>
                <w:szCs w:val="21"/>
              </w:rPr>
              <w:t>begg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alls</w:t>
            </w:r>
          </w:p>
        </w:tc>
        <w:tc>
          <w:tcPr>
            <w:tcW w:w="3447" w:type="dxa"/>
            <w:shd w:val="clear" w:color="auto" w:fill="auto"/>
            <w:vAlign w:val="center"/>
          </w:tcPr>
          <w:p w14:paraId="3F1BF43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proofErr w:type="spellStart"/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aywing</w:t>
            </w:r>
            <w:proofErr w:type="spellEnd"/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gelaioide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badius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2E750C9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</w:t>
            </w:r>
            <w:r w:rsidRPr="00B0012F">
              <w:rPr>
                <w:szCs w:val="21"/>
              </w:rPr>
              <w:t>cream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rufoaxillaris</w:t>
            </w:r>
            <w:proofErr w:type="spellEnd"/>
            <w:r w:rsidRPr="00B0012F">
              <w:rPr>
                <w:szCs w:val="21"/>
              </w:rPr>
              <w:t>)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S</w:t>
            </w:r>
            <w:r w:rsidRPr="00B0012F">
              <w:rPr>
                <w:szCs w:val="21"/>
              </w:rPr>
              <w:t>hin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r w:rsidRPr="00B0012F">
              <w:rPr>
                <w:i/>
                <w:szCs w:val="21"/>
              </w:rPr>
              <w:t>M.</w:t>
            </w:r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bonariensis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B70ED8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ou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1655F4E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Playback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egging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7AA0B148" w14:textId="10BC5C59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Ursino&lt;/Author&gt;&lt;Year&gt;2018&lt;/Year&gt;&lt;RecNum&gt;205&lt;/RecNum&gt;&lt;DisplayText&gt;(Ursino et al. 2018)&lt;/DisplayText&gt;&lt;record&gt;&lt;rec-number&gt;205&lt;/rec-number&gt;&lt;foreign-keys&gt;&lt;key app="EN" db-id="fpfp9wxpuwpvzqezee7v0rpo9tws90se0dzp" timestamp="1582266246"&gt;205&lt;/key&gt;&lt;key app="ENWeb" db-id=""&gt;0&lt;/key&gt;&lt;/foreign-keys&gt;&lt;ref-type name="Journal Article"&gt;17&lt;/ref-type&gt;&lt;contributors&gt;&lt;authors&gt;&lt;author&gt;Ursino, Cynthia A.&lt;/author&gt;&lt;author&gt;Gloag, Ros&lt;/author&gt;&lt;author&gt;Reboreda, Juan C.&lt;/author&gt;&lt;author&gt;De Mársico, María C.&lt;/author&gt;&lt;author&gt;Langmore, Naomi&lt;/author&gt;&lt;/authors&gt;&lt;/contributors&gt;&lt;titles&gt;&lt;title&gt;Host provisioning behavior favors mimetic begging calls in a brood-parasitic cowbird&lt;/title&gt;&lt;secondary-title&gt;Behavioral Ecology&lt;/secondary-title&gt;&lt;/titles&gt;&lt;periodical&gt;&lt;full-title&gt;Behavioral Ecology&lt;/full-title&gt;&lt;abbr-1&gt;Behav. Ecol.&lt;/abbr-1&gt;&lt;abbr-2&gt;Behav Ecol&lt;/abbr-2&gt;&lt;/periodical&gt;&lt;pages&gt;328-332&lt;/pages&gt;&lt;volume&gt;29&lt;/volume&gt;&lt;number&gt;2&lt;/number&gt;&lt;section&gt;328&lt;/section&gt;&lt;dates&gt;&lt;year&gt;2018&lt;/year&gt;&lt;/dates&gt;&lt;isbn&gt;1045-2249&amp;#xD;1465-7279&lt;/isbn&gt;&lt;urls&gt;&lt;/urls&gt;&lt;electronic-resource-num&gt;10.1093/beheco/arx167&lt;/electronic-resource-num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 w:rsidRPr="00A60A32">
              <w:rPr>
                <w:noProof/>
                <w:szCs w:val="21"/>
              </w:rPr>
              <w:t>Ursino et al. 2018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5A2E1864" w14:textId="77777777" w:rsidTr="00D3198A">
        <w:trPr>
          <w:jc w:val="center"/>
        </w:trPr>
        <w:tc>
          <w:tcPr>
            <w:tcW w:w="1685" w:type="dxa"/>
            <w:vMerge w:val="restart"/>
            <w:vAlign w:val="center"/>
          </w:tcPr>
          <w:p w14:paraId="72B5CBA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xaggerat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egging</w:t>
            </w:r>
          </w:p>
        </w:tc>
        <w:tc>
          <w:tcPr>
            <w:tcW w:w="3447" w:type="dxa"/>
            <w:shd w:val="clear" w:color="auto" w:fill="auto"/>
            <w:vAlign w:val="center"/>
          </w:tcPr>
          <w:p w14:paraId="4352062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House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</w:t>
            </w:r>
            <w:r w:rsidRPr="00B0012F">
              <w:rPr>
                <w:szCs w:val="21"/>
              </w:rPr>
              <w:t>re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r w:rsidRPr="00B0012F">
              <w:rPr>
                <w:i/>
                <w:iCs/>
                <w:szCs w:val="21"/>
              </w:rPr>
              <w:t>Troglodytes</w:t>
            </w:r>
            <w:r>
              <w:rPr>
                <w:i/>
                <w:iCs/>
                <w:szCs w:val="21"/>
              </w:rPr>
              <w:t xml:space="preserve"> </w:t>
            </w:r>
            <w:proofErr w:type="spellStart"/>
            <w:r w:rsidRPr="00B0012F">
              <w:rPr>
                <w:i/>
                <w:iCs/>
                <w:szCs w:val="21"/>
              </w:rPr>
              <w:t>aedon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3CC20FB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</w:t>
            </w:r>
            <w:r w:rsidRPr="00B0012F">
              <w:rPr>
                <w:szCs w:val="21"/>
              </w:rPr>
              <w:t>hin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bonariensis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BE165E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ou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1110006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Playback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egging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2DEC3806" w14:textId="27B0846B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>
                <w:fldData xml:space="preserve">PEVuZE5vdGU+PENpdGU+PEF1dGhvcj5HbG9hZzwvQXV0aG9yPjxZZWFyPjIwMTM8L1llYXI+PFJl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</w:fldData>
              </w:fldChar>
            </w:r>
            <w:r>
              <w:rPr>
                <w:szCs w:val="21"/>
              </w:rPr>
              <w:instrText xml:space="preserve"> ADDIN EN.CITE &lt;EndNote&gt;&lt;Cite&gt;&lt;Author&gt;Gloag&lt;/Author&gt;&lt;Year&gt;2013&lt;/Year&gt;&lt;RecNum&gt;117&lt;/RecNum&gt;&lt;DisplayText&gt;(Gloag and Kacelnik 2013)&lt;/DisplayText&gt;&lt;record&gt;&lt;rec-number&gt;117&lt;/rec-number&gt;&lt;foreign-keys&gt;&lt;key app="EN" db-id="fpfp9wxpuwpvzqezee7v0rpo9tws90se0dzp" timestamp="1582195525"&gt;117&lt;/key&gt;&lt;key app="ENWeb" db-id=""&gt;0&lt;/key&gt;&lt;/foreign-keys&gt;&lt;ref-type name="Journal Article"&gt;17&lt;/ref-type&gt;&lt;contributors&gt;&lt;authors&gt;&lt;author&gt;Gloag, Ros&lt;/author&gt;&lt;author&gt;Kacelnik, Alex&lt;/author&gt;&lt;/authors&gt;&lt;/contributors&gt;&lt;titles&gt;&lt;title&gt;Host manipulation via begging call structure in the brood-parasitic shiny cowbird&lt;/title&gt;&lt;secondary-title&gt;Animal Behaviour&lt;/secondary-title&gt;&lt;/titles&gt;&lt;periodical&gt;&lt;full-title&gt;Animal Behaviour&lt;/full-title&gt;&lt;abbr-1&gt;Anim. Behav.&lt;/abbr-1&gt;&lt;abbr-2&gt;Anim Behav&lt;/abbr-2&gt;&lt;/periodical&gt;&lt;pages&gt;101-109&lt;/pages&gt;&lt;volume&gt;86&lt;/volume&gt;&lt;number&gt;1&lt;/number&gt;&lt;section&gt;101&lt;/section&gt;&lt;dates&gt;&lt;year&gt;2013&lt;/year&gt;&lt;/dates&gt;&lt;isbn&gt;00033472&lt;/isbn&gt;&lt;urls&gt;&lt;/urls&gt;&lt;electronic-resource-num&gt;10.1016/j.anbehav.2013.04.018&lt;/electronic-resource-num&gt;&lt;/record&gt;&lt;/Cite&gt;&lt;/EndNote&gt;</w:instrText>
            </w:r>
            <w:r w:rsidRPr="00A60A32">
              <w:rPr>
                <w:szCs w:val="21"/>
              </w:rPr>
            </w:r>
            <w:r w:rsidRPr="00A60A32">
              <w:rPr>
                <w:szCs w:val="21"/>
              </w:rPr>
              <w:fldChar w:fldCharType="separate"/>
            </w:r>
            <w:r w:rsidRPr="00A60A32">
              <w:rPr>
                <w:noProof/>
                <w:szCs w:val="21"/>
              </w:rPr>
              <w:t>Gloag and Kacelnik 2013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3FF0116F" w14:textId="77777777" w:rsidTr="00D3198A">
        <w:trPr>
          <w:jc w:val="center"/>
        </w:trPr>
        <w:tc>
          <w:tcPr>
            <w:tcW w:w="1685" w:type="dxa"/>
            <w:vMerge/>
            <w:vAlign w:val="center"/>
          </w:tcPr>
          <w:p w14:paraId="356AA8D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3447" w:type="dxa"/>
            <w:shd w:val="clear" w:color="auto" w:fill="auto"/>
            <w:vAlign w:val="center"/>
          </w:tcPr>
          <w:p w14:paraId="57DC2B4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R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34742CB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C</w:t>
            </w:r>
            <w:r w:rsidRPr="00B0012F">
              <w:rPr>
                <w:rFonts w:hint="eastAsia"/>
                <w:szCs w:val="21"/>
              </w:rPr>
              <w:t>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7E4229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36112C2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A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recor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of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observation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Indoo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fecal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testing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Playback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egging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4BD83181" w14:textId="57C2AFB7" w:rsidR="00B8513B" w:rsidRPr="00A60A32" w:rsidRDefault="00B8513B" w:rsidP="000B6BFE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Davies&lt;/Author&gt;&lt;Year&gt;1998&lt;/Year&gt;&lt;RecNum&gt;231&lt;/RecNum&gt;&lt;DisplayText&gt;(Davies et al. 1998)&lt;/DisplayText&gt;&lt;record&gt;&lt;rec-number&gt;231&lt;/rec-number&gt;&lt;foreign-keys&gt;&lt;key app="EN" db-id="fpfp9wxpuwpvzqezee7v0rpo9tws90se0dzp" timestamp="1582276828"&gt;231&lt;/key&gt;&lt;key app="ENWeb" db-id=""&gt;0&lt;/key&gt;&lt;/foreign-keys&gt;&lt;ref-type name="Journal Article"&gt;17&lt;/ref-type&gt;&lt;contributors&gt;&lt;authors&gt;&lt;author&gt;Davies, N. B, &lt;/author&gt;&lt;author&gt;Kilner, R. M, &lt;/author&gt;&lt;author&gt;Noble, D. G. &lt;/author&gt;&lt;/authors&gt;&lt;/contributors&gt;&lt;titles&gt;&lt;title&gt;&lt;style face="normal" font="default" size="100%"&gt;Nestling cuckoos, &lt;/style&gt;&lt;style face="italic" font="default" size="100%"&gt;Cuculus canorus&lt;/style&gt;&lt;style face="normal" font="default" size="100%"&gt;, exploit hosts with begging calls that mimic a brood&lt;/style&gt;&lt;/title&gt;&lt;secondary-title&gt;Proceedings of the Royal Society B: Biological Sciences&lt;/secondary-title&gt;&lt;/titles&gt;&lt;pages&gt;693-699&lt;/pages&gt;&lt;volume&gt;273&lt;/volume&gt;&lt;number&gt;1587&lt;/number&gt;&lt;dates&gt;&lt;year&gt;1998&lt;/year&gt;&lt;/dates&gt;&lt;urls&gt;&lt;/urls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Davies et al. 1998</w:t>
            </w:r>
            <w:r w:rsidRPr="00A60A32">
              <w:rPr>
                <w:szCs w:val="21"/>
              </w:rPr>
              <w:fldChar w:fldCharType="end"/>
            </w:r>
            <w:r w:rsidR="00B5627D">
              <w:rPr>
                <w:szCs w:val="21"/>
              </w:rPr>
              <w:t>;</w:t>
            </w:r>
            <w:r w:rsidRPr="00A60A32">
              <w:rPr>
                <w:rFonts w:hint="eastAsia"/>
                <w:szCs w:val="21"/>
              </w:rPr>
              <w:t xml:space="preserve"> </w:t>
            </w: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Brooke&lt;/Author&gt;&lt;Year&gt;1989&lt;/Year&gt;&lt;RecNum&gt;207&lt;/RecNum&gt;&lt;DisplayText&gt;(Brooke and Davies 1989)&lt;/DisplayText&gt;&lt;record&gt;&lt;rec-number&gt;207&lt;/rec-number&gt;&lt;foreign-keys&gt;&lt;key app="EN" db-id="fpfp9wxpuwpvzqezee7v0rpo9tws90se0dzp" timestamp="1582267759"&gt;207&lt;/key&gt;&lt;key app="ENWeb" db-id=""&gt;0&lt;/key&gt;&lt;/foreign-keys&gt;&lt;ref-type name="Journal Article"&gt;17&lt;/ref-type&gt;&lt;contributors&gt;&lt;authors&gt;&lt;author&gt;Brooke, M. D. L.&lt;/author&gt;&lt;author&gt;Davies, N. B. &lt;/author&gt;&lt;/authors&gt;&lt;/contributors&gt;&lt;titles&gt;&lt;title&gt;&lt;style face="normal" font="default" size="100%"&gt;Provisioning of nestling Cuckoos&lt;/style&gt;&lt;style face="italic" font="default" size="100%"&gt; Cuculus canorus&lt;/style&gt;&lt;style face="normal" font="default" size="100%"&gt; by Reed Warbler &lt;/style&gt;&lt;style face="italic" font="default" size="100%"&gt;Acrocephalus scirpaceus &lt;/style&gt;&lt;style face="normal" font="default" size="100%"&gt;hosts&lt;/style&gt;&lt;/title&gt;&lt;secondary-title&gt;Ibis&lt;/secondary-title&gt;&lt;/titles&gt;&lt;periodical&gt;&lt;full-title&gt;Ibis&lt;/full-title&gt;&lt;abbr-1&gt;Ibis&lt;/abbr-1&gt;&lt;abbr-2&gt;Ibis&lt;/abbr-2&gt;&lt;/periodical&gt;&lt;pages&gt;250-256&lt;/pages&gt;&lt;volume&gt;131&lt;/volume&gt;&lt;number&gt;2&lt;/number&gt;&lt;dates&gt;&lt;year&gt;1989&lt;/year&gt;&lt;/dates&gt;&lt;urls&gt;&lt;/urls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 w:rsidRPr="00A60A32">
              <w:rPr>
                <w:noProof/>
                <w:szCs w:val="21"/>
              </w:rPr>
              <w:t>Brooke and Davies 1989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66FB6A71" w14:textId="77777777" w:rsidTr="00D3198A">
        <w:trPr>
          <w:jc w:val="center"/>
        </w:trPr>
        <w:tc>
          <w:tcPr>
            <w:tcW w:w="1685" w:type="dxa"/>
            <w:vMerge/>
            <w:vAlign w:val="center"/>
          </w:tcPr>
          <w:p w14:paraId="77D9948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3447" w:type="dxa"/>
            <w:shd w:val="clear" w:color="auto" w:fill="auto"/>
            <w:vAlign w:val="center"/>
          </w:tcPr>
          <w:p w14:paraId="7125057E" w14:textId="62DBEA7A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R</w:t>
            </w:r>
            <w:r w:rsidRPr="00B0012F">
              <w:rPr>
                <w:szCs w:val="21"/>
              </w:rPr>
              <w:t>ed-wing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lack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gelai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phoeniceus</w:t>
            </w:r>
            <w:proofErr w:type="spellEnd"/>
          </w:p>
        </w:tc>
        <w:tc>
          <w:tcPr>
            <w:tcW w:w="2753" w:type="dxa"/>
            <w:shd w:val="clear" w:color="auto" w:fill="auto"/>
            <w:vAlign w:val="center"/>
          </w:tcPr>
          <w:p w14:paraId="3450A0F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43D119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05D93F4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Voic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recording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7A5D43B5" w14:textId="270E7138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Briskie&lt;/Author&gt;&lt;Year&gt;1994&lt;/Year&gt;&lt;RecNum&gt;291&lt;/RecNum&gt;&lt;DisplayText&gt;(Briskie et al. 1994)&lt;/DisplayText&gt;&lt;record&gt;&lt;rec-number&gt;291&lt;/rec-number&gt;&lt;foreign-keys&gt;&lt;key app="EN" db-id="fpfp9wxpuwpvzqezee7v0rpo9tws90se0dzp" timestamp="1584526604"&gt;291&lt;/key&gt;&lt;key app="ENWeb" db-id=""&gt;0&lt;/key&gt;&lt;/foreign-keys&gt;&lt;ref-type name="Journal Article"&gt;17&lt;/ref-type&gt;&lt;contributors&gt;&lt;authors&gt;&lt;author&gt;Briskie, J. V., &lt;/author&gt;&lt;author&gt;Naugler, C. T.&lt;/author&gt;&lt;author&gt;Leech, S. M. &lt;/author&gt;&lt;/authors&gt;&lt;/contributors&gt;&lt;titles&gt;&lt;title&gt;Begging intensity of nestling birds varies with sibling relatedness&lt;/title&gt;&lt;secondary-title&gt;Proceedings of the Royal Society of London. Series B: Biological Sciences&lt;/secondary-title&gt;&lt;/titles&gt;&lt;periodical&gt;&lt;full-title&gt;Proceedings of the Royal Society of London. Series B: Biological Sciences&lt;/full-title&gt;&lt;abbr-1&gt;Proc. R. Soc. Lond. B Biol. Sci.&lt;/abbr-1&gt;&lt;abbr-2&gt;Proc R Soc Lond B Biol Sci&lt;/abbr-2&gt;&lt;/periodical&gt;&lt;pages&gt;73-78&lt;/pages&gt;&lt;volume&gt;258&lt;/volume&gt;&lt;number&gt;1351&lt;/number&gt;&lt;section&gt;73&lt;/section&gt;&lt;dates&gt;&lt;year&gt;1994&lt;/year&gt;&lt;/dates&gt;&lt;isbn&gt;0962-8452&amp;#xD;1471-2954&lt;/isbn&gt;&lt;urls&gt;&lt;/urls&gt;&lt;electronic-resource-num&gt;10.1098/rspb.1994.0144&lt;/electronic-resource-num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Briskie et al. 1994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29D90C8D" w14:textId="77777777" w:rsidTr="00D3198A">
        <w:trPr>
          <w:jc w:val="center"/>
        </w:trPr>
        <w:tc>
          <w:tcPr>
            <w:tcW w:w="1685" w:type="dxa"/>
            <w:vMerge/>
            <w:vAlign w:val="center"/>
          </w:tcPr>
          <w:p w14:paraId="562F5C4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3447" w:type="dxa"/>
            <w:shd w:val="clear" w:color="auto" w:fill="auto"/>
            <w:vAlign w:val="center"/>
          </w:tcPr>
          <w:p w14:paraId="71F3C07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Indigo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unt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Passerina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yanea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2F2CA48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EB0812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34583C51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Voic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recording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an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playback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380EC645" w14:textId="3B616025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Dearborn&lt;/Author&gt;&lt;Year&gt;1999&lt;/Year&gt;&lt;RecNum&gt;293&lt;/RecNum&gt;&lt;DisplayText&gt;(Dearborn 1999)&lt;/DisplayText&gt;&lt;record&gt;&lt;rec-number&gt;293&lt;/rec-number&gt;&lt;foreign-keys&gt;&lt;key app="EN" db-id="fpfp9wxpuwpvzqezee7v0rpo9tws90se0dzp" timestamp="1584526611"&gt;293&lt;/key&gt;&lt;key app="ENWeb" db-id=""&gt;0&lt;/key&gt;&lt;/foreign-keys&gt;&lt;ref-type name="Journal Article"&gt;17&lt;/ref-type&gt;&lt;contributors&gt;&lt;authors&gt;&lt;author&gt;Dearborn, D. C.&lt;/author&gt;&lt;/authors&gt;&lt;/contributors&gt;&lt;titles&gt;&lt;title&gt;Brown-headed cowbird nestling vocalizations and risk of nest predation&lt;/title&gt;&lt;secondary-title&gt;The Auk&lt;/secondary-title&gt;&lt;/titles&gt;&lt;pages&gt;&lt;style face="normal" font="default" size="100%"&gt;448&lt;/style&gt;&lt;style face="normal" font="default" charset="134" size="100%"&gt;-457&lt;/style&gt;&lt;/pages&gt;&lt;volume&gt;116&lt;/volume&gt;&lt;number&gt;2&lt;/number&gt;&lt;dates&gt;&lt;year&gt;1999&lt;/year&gt;&lt;/dates&gt;&lt;urls&gt;&lt;/urls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 w:rsidRPr="00A60A32">
              <w:rPr>
                <w:noProof/>
                <w:szCs w:val="21"/>
              </w:rPr>
              <w:t>Dearborn 1999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6BD5A40E" w14:textId="77777777" w:rsidTr="00D3198A">
        <w:trPr>
          <w:jc w:val="center"/>
        </w:trPr>
        <w:tc>
          <w:tcPr>
            <w:tcW w:w="1685" w:type="dxa"/>
            <w:vMerge/>
            <w:vAlign w:val="center"/>
          </w:tcPr>
          <w:p w14:paraId="06C33BA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3447" w:type="dxa"/>
            <w:shd w:val="clear" w:color="auto" w:fill="auto"/>
            <w:vAlign w:val="center"/>
          </w:tcPr>
          <w:p w14:paraId="0AD3C1D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proofErr w:type="spellStart"/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aywing</w:t>
            </w:r>
            <w:proofErr w:type="spellEnd"/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gelaioide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badius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78BF547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F17C4B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ou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2DE1E9D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Video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nalysis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4ED566CD" w14:textId="4D07C4A0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Lichtenstein&lt;/Author&gt;&lt;Year&gt;2001&lt;/Year&gt;&lt;RecNum&gt;196&lt;/RecNum&gt;&lt;DisplayText&gt;(Lichtenstein 2001)&lt;/DisplayText&gt;&lt;record&gt;&lt;rec-number&gt;196&lt;/rec-number&gt;&lt;foreign-keys&gt;&lt;key app="EN" db-id="fpfp9wxpuwpvzqezee7v0rpo9tws90se0dzp" timestamp="1582266052"&gt;196&lt;/key&gt;&lt;key app="ENWeb" db-id=""&gt;0&lt;/key&gt;&lt;/foreign-keys&gt;&lt;ref-type name="Journal Article"&gt;17&lt;/ref-type&gt;&lt;contributors&gt;&lt;authors&gt;&lt;author&gt;Lichtenstein, Gabriela&lt;/author&gt;&lt;/authors&gt;&lt;/contributors&gt;&lt;titles&gt;&lt;title&gt;Selfish begging by screaming cowbirds, a mimetic brood parasite of the bay-winged cowbird&lt;/title&gt;&lt;secondary-title&gt;Animal Behaviour&lt;/secondary-title&gt;&lt;/titles&gt;&lt;periodical&gt;&lt;full-title&gt;Animal Behaviour&lt;/full-title&gt;&lt;abbr-1&gt;Anim. Behav.&lt;/abbr-1&gt;&lt;abbr-2&gt;Anim Behav&lt;/abbr-2&gt;&lt;/periodical&gt;&lt;pages&gt;1151-1158&lt;/pages&gt;&lt;volume&gt;61&lt;/volume&gt;&lt;number&gt;6&lt;/number&gt;&lt;section&gt;1151&lt;/section&gt;&lt;dates&gt;&lt;year&gt;2001&lt;/year&gt;&lt;/dates&gt;&lt;isbn&gt;00033472&lt;/isbn&gt;&lt;urls&gt;&lt;/urls&gt;&lt;electronic-resource-num&gt;10.1006/anbe.2000.1688&lt;/electronic-resource-num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 w:rsidRPr="00A60A32">
              <w:rPr>
                <w:noProof/>
                <w:szCs w:val="21"/>
              </w:rPr>
              <w:t>Lichtenstein 2001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49EBF1C5" w14:textId="77777777" w:rsidTr="00D3198A">
        <w:trPr>
          <w:jc w:val="center"/>
        </w:trPr>
        <w:tc>
          <w:tcPr>
            <w:tcW w:w="1685" w:type="dxa"/>
            <w:vMerge/>
            <w:vAlign w:val="center"/>
          </w:tcPr>
          <w:p w14:paraId="7E03A84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3447" w:type="dxa"/>
            <w:shd w:val="clear" w:color="auto" w:fill="auto"/>
            <w:vAlign w:val="center"/>
          </w:tcPr>
          <w:p w14:paraId="6D5B2A3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Magpie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r w:rsidRPr="00B0012F">
              <w:rPr>
                <w:rFonts w:hint="eastAsia"/>
                <w:i/>
                <w:szCs w:val="21"/>
              </w:rPr>
              <w:t>Pica</w:t>
            </w:r>
            <w:r>
              <w:rPr>
                <w:rFonts w:hint="eastAsia"/>
                <w:i/>
                <w:szCs w:val="21"/>
              </w:rPr>
              <w:t xml:space="preserve"> </w:t>
            </w:r>
            <w:r w:rsidRPr="00B0012F">
              <w:rPr>
                <w:rFonts w:hint="eastAsia"/>
                <w:i/>
                <w:szCs w:val="21"/>
              </w:rPr>
              <w:t>pica</w:t>
            </w:r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5D6F876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Great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spott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Clamator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glandari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AA9506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6C7E7A2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Video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nalysis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Energ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nsumptio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measurement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4B20F1E0" w14:textId="604730B2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Soler&lt;/Author&gt;&lt;Year&gt;1999&lt;/Year&gt;&lt;RecNum&gt;215&lt;/RecNum&gt;&lt;DisplayText&gt;(Soler et al. 1999)&lt;/DisplayText&gt;&lt;record&gt;&lt;rec-number&gt;215&lt;/rec-number&gt;&lt;foreign-keys&gt;&lt;key app="EN" db-id="fpfp9wxpuwpvzqezee7v0rpo9tws90se0dzp" timestamp="1582268871"&gt;215&lt;/key&gt;&lt;key app="ENWeb" db-id=""&gt;0&lt;/key&gt;&lt;/foreign-keys&gt;&lt;ref-type name="Journal Article"&gt;17&lt;/ref-type&gt;&lt;contributors&gt;&lt;authors&gt;&lt;author&gt;Soler, Manuel&lt;/author&gt;&lt;author&gt;Soler, Juan J.&lt;/author&gt;&lt;author&gt;Martínez, Juan G.&lt;/author&gt;&lt;author&gt;Moreno, Juan&lt;/author&gt;&lt;/authors&gt;&lt;/contributors&gt;&lt;titles&gt;&lt;title&gt;Begging behaviour and its energetic cost in great spotted cuckoo and magpie host chicks&lt;/title&gt;&lt;secondary-title&gt;Canadian Journal of Zoology&lt;/secondary-title&gt;&lt;/titles&gt;&lt;periodical&gt;&lt;full-title&gt;Canadian Journal of Zoology&lt;/full-title&gt;&lt;abbr-1&gt;Can. J. Zool.&lt;/abbr-1&gt;&lt;abbr-2&gt;Can J Zool&lt;/abbr-2&gt;&lt;/periodical&gt;&lt;pages&gt;1794-1800&lt;/pages&gt;&lt;volume&gt;77&lt;/volume&gt;&lt;number&gt;11&lt;/number&gt;&lt;section&gt;1794&lt;/section&gt;&lt;dates&gt;&lt;year&gt;1999&lt;/year&gt;&lt;/dates&gt;&lt;isbn&gt;0008-4301&amp;#xD;1480-3283&lt;/isbn&gt;&lt;urls&gt;&lt;/urls&gt;&lt;electronic-resource-num&gt;10.1139/z99-128&lt;/electronic-resource-num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 w:rsidRPr="00A60A32">
              <w:rPr>
                <w:noProof/>
                <w:szCs w:val="21"/>
              </w:rPr>
              <w:t>Soler et al. 1999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75C422C4" w14:textId="77777777" w:rsidTr="00D3198A">
        <w:trPr>
          <w:trHeight w:val="140"/>
          <w:jc w:val="center"/>
        </w:trPr>
        <w:tc>
          <w:tcPr>
            <w:tcW w:w="1685" w:type="dxa"/>
            <w:vMerge/>
            <w:vAlign w:val="center"/>
          </w:tcPr>
          <w:p w14:paraId="7BA6F2C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3447" w:type="dxa"/>
            <w:shd w:val="clear" w:color="auto" w:fill="auto"/>
            <w:vAlign w:val="center"/>
          </w:tcPr>
          <w:p w14:paraId="4EBC787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Magpie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r w:rsidRPr="00B0012F">
              <w:rPr>
                <w:rFonts w:hint="eastAsia"/>
                <w:i/>
                <w:szCs w:val="21"/>
              </w:rPr>
              <w:t>Pica</w:t>
            </w:r>
            <w:r>
              <w:rPr>
                <w:rFonts w:hint="eastAsia"/>
                <w:i/>
                <w:szCs w:val="21"/>
              </w:rPr>
              <w:t xml:space="preserve"> </w:t>
            </w:r>
            <w:r w:rsidRPr="00B0012F">
              <w:rPr>
                <w:rFonts w:hint="eastAsia"/>
                <w:i/>
                <w:szCs w:val="21"/>
              </w:rPr>
              <w:t>pica</w:t>
            </w:r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2F661B5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Great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spott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Clamator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glandari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B329AB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5F6713D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V</w:t>
            </w:r>
            <w:r w:rsidRPr="00B0012F">
              <w:rPr>
                <w:szCs w:val="21"/>
              </w:rPr>
              <w:t>ideo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detection</w:t>
            </w:r>
            <w:r>
              <w:rPr>
                <w:rFonts w:hint="eastAsia"/>
                <w:szCs w:val="21"/>
              </w:rPr>
              <w:t xml:space="preserve">; </w:t>
            </w:r>
            <w:r w:rsidRPr="00997C06">
              <w:rPr>
                <w:szCs w:val="21"/>
              </w:rPr>
              <w:t>Voice recording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1071B89D" w14:textId="4FB6E1E0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Redondo&lt;/Author&gt;&lt;Year&gt;2002&lt;/Year&gt;&lt;RecNum&gt;219&lt;/RecNum&gt;&lt;DisplayText&gt;(Redondo and Zuñiga 2002)&lt;/DisplayText&gt;&lt;record&gt;&lt;rec-number&gt;219&lt;/rec-number&gt;&lt;foreign-keys&gt;&lt;key app="EN" db-id="fpfp9wxpuwpvzqezee7v0rpo9tws90se0dzp" timestamp="1582269194"&gt;219&lt;/key&gt;&lt;key app="ENWeb" db-id=""&gt;0&lt;/key&gt;&lt;/foreign-keys&gt;&lt;ref-type name="Book"&gt;6&lt;/ref-type&gt;&lt;contributors&gt;&lt;authors&gt;&lt;author&gt;Redondo, T.&lt;/author&gt;&lt;author&gt;Zuñiga, J. M.&lt;/author&gt;&lt;/authors&gt;&lt;/contributors&gt;&lt;titles&gt;&lt;title&gt;Dishonest begging and host manipulation by Clamator cuckoos. In The evolution of begging (pp. 389-412).&lt;/title&gt;&lt;/titles&gt;&lt;dates&gt;&lt;year&gt;2002&lt;/year&gt;&lt;/dates&gt;&lt;pub-location&gt;Dordrecht.&lt;/pub-location&gt;&lt;publisher&gt;Springer&lt;/publisher&gt;&lt;urls&gt;&lt;/urls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 w:rsidRPr="00A60A32">
              <w:rPr>
                <w:noProof/>
                <w:szCs w:val="21"/>
              </w:rPr>
              <w:t>Redondo and Zuñiga 2002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10E92EFD" w14:textId="77777777" w:rsidTr="00D3198A">
        <w:trPr>
          <w:jc w:val="center"/>
        </w:trPr>
        <w:tc>
          <w:tcPr>
            <w:tcW w:w="1685" w:type="dxa"/>
            <w:vMerge/>
            <w:vAlign w:val="center"/>
          </w:tcPr>
          <w:p w14:paraId="0076C13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3447" w:type="dxa"/>
            <w:shd w:val="clear" w:color="auto" w:fill="auto"/>
            <w:vAlign w:val="center"/>
          </w:tcPr>
          <w:p w14:paraId="66DE8F1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Commo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Tailor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Orthotom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sutori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0323CC09" w14:textId="77777777" w:rsidR="00B8513B" w:rsidRPr="00B0012F" w:rsidRDefault="00B8513B" w:rsidP="00D3198A">
            <w:pPr>
              <w:shd w:val="clear" w:color="auto" w:fill="FFFFFF"/>
              <w:jc w:val="center"/>
              <w:rPr>
                <w:i/>
                <w:szCs w:val="21"/>
              </w:rPr>
            </w:pPr>
            <w:r w:rsidRPr="00B0012F">
              <w:rPr>
                <w:szCs w:val="21"/>
              </w:rPr>
              <w:t>plaintiv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acomantis</w:t>
            </w:r>
            <w:proofErr w:type="spellEnd"/>
          </w:p>
          <w:p w14:paraId="0F57251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proofErr w:type="spellStart"/>
            <w:r>
              <w:rPr>
                <w:i/>
                <w:szCs w:val="21"/>
              </w:rPr>
              <w:t>m</w:t>
            </w:r>
            <w:r w:rsidRPr="00B0012F">
              <w:rPr>
                <w:i/>
                <w:szCs w:val="21"/>
              </w:rPr>
              <w:t>erulin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D361F6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sia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405F603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Voic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recording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25FA5DB2" w14:textId="59ACCA76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Tunheim&lt;/Author&gt;&lt;Year&gt;2019&lt;/Year&gt;&lt;RecNum&gt;204&lt;/RecNum&gt;&lt;DisplayText&gt;(Tunheim et al. 2019)&lt;/DisplayText&gt;&lt;record&gt;&lt;rec-number&gt;204&lt;/rec-number&gt;&lt;foreign-keys&gt;&lt;key app="EN" db-id="fpfp9wxpuwpvzqezee7v0rpo9tws90se0dzp" timestamp="1582266231"&gt;204&lt;/key&gt;&lt;key app="ENWeb" db-id=""&gt;0&lt;/key&gt;&lt;/foreign-keys&gt;&lt;ref-type name="Journal Article"&gt;17&lt;/ref-type&gt;&lt;contributors&gt;&lt;authors&gt;&lt;author&gt;Tunheim, Odd Helge&lt;/author&gt;&lt;author&gt;Stokke, Bård G.&lt;/author&gt;&lt;author&gt;Wang, Longwu&lt;/author&gt;&lt;author&gt;Yang, Canchao&lt;/author&gt;&lt;author&gt;Jiang, Aiwu&lt;/author&gt;&lt;author&gt;Liang, Wei&lt;/author&gt;&lt;author&gt;Røskaft, Eivin&lt;/author&gt;&lt;author&gt;Fossøy, Frode&lt;/author&gt;&lt;/authors&gt;&lt;/contributors&gt;&lt;titles&gt;&lt;title&gt;&lt;style face="normal" font="default" size="100%"&gt;Development and behavior of Plaintive Cuckoo (&lt;/style&gt;&lt;style face="italic" font="default" size="100%"&gt;Cacomantis merulinus&lt;/style&gt;&lt;style face="normal" font="default" size="100%"&gt;) nestlings and their Common Tailorbird (&lt;/style&gt;&lt;style face="italic" font="default" size="100%"&gt;Orthotomus sutorius&lt;/style&gt;&lt;style face="normal" font="default" size="100%"&gt;) hosts&lt;/style&gt;&lt;/title&gt;&lt;secondary-title&gt;Avian Research&lt;/secondary-title&gt;&lt;/titles&gt;&lt;periodical&gt;&lt;full-title&gt;Avian Research&lt;/full-title&gt;&lt;abbr-1&gt;Avian Res&lt;/abbr-1&gt;&lt;/periodical&gt;&lt;pages&gt;&lt;style face="normal" font="default" size="100%"&gt;43&lt;/style&gt;&lt;style face="normal" font="default" charset="134" size="100%"&gt;-52&lt;/style&gt;&lt;/pages&gt;&lt;volume&gt;10&lt;/volume&gt;&lt;number&gt;1&lt;/number&gt;&lt;dates&gt;&lt;year&gt;2019&lt;/year&gt;&lt;/dates&gt;&lt;isbn&gt;2053-7166&lt;/isbn&gt;&lt;urls&gt;&lt;/urls&gt;&lt;electronic-resource-num&gt;10.1186/s40657-019-0143-z&lt;/electronic-resource-num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 w:rsidRPr="00A60A32">
              <w:rPr>
                <w:noProof/>
                <w:szCs w:val="21"/>
              </w:rPr>
              <w:t>Tunheim et al. 2019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53CFC340" w14:textId="77777777" w:rsidTr="00D3198A">
        <w:trPr>
          <w:jc w:val="center"/>
        </w:trPr>
        <w:tc>
          <w:tcPr>
            <w:tcW w:w="1685" w:type="dxa"/>
            <w:vAlign w:val="center"/>
          </w:tcPr>
          <w:p w14:paraId="5CBC51A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lastRenderedPageBreak/>
              <w:t>Begg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mbin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i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vision</w:t>
            </w:r>
          </w:p>
        </w:tc>
        <w:tc>
          <w:tcPr>
            <w:tcW w:w="3447" w:type="dxa"/>
            <w:shd w:val="clear" w:color="auto" w:fill="auto"/>
            <w:vAlign w:val="center"/>
          </w:tcPr>
          <w:p w14:paraId="3F95B19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R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6CCB991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C</w:t>
            </w:r>
            <w:r w:rsidRPr="00B0012F">
              <w:rPr>
                <w:rFonts w:hint="eastAsia"/>
                <w:szCs w:val="21"/>
              </w:rPr>
              <w:t>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9BDFFD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690DDE1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Playback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egging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540EB8AE" w14:textId="2D69F15C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Kilner&lt;/Author&gt;&lt;Year&gt;1999&lt;/Year&gt;&lt;RecNum&gt;210&lt;/RecNum&gt;&lt;DisplayText&gt;(Kilner et al. 1999)&lt;/DisplayText&gt;&lt;record&gt;&lt;rec-number&gt;210&lt;/rec-number&gt;&lt;foreign-keys&gt;&lt;key app="EN" db-id="fpfp9wxpuwpvzqezee7v0rpo9tws90se0dzp" timestamp="1582267857"&gt;210&lt;/key&gt;&lt;key app="ENWeb" db-id=""&gt;0&lt;/key&gt;&lt;/foreign-keys&gt;&lt;ref-type name="Journal Article"&gt;17&lt;/ref-type&gt;&lt;contributors&gt;&lt;authors&gt;&lt;author&gt;Kilner, R. M.&lt;/author&gt;&lt;author&gt;Noble, D. G.&lt;/author&gt;&lt;author&gt;Davies, N. B.&lt;/author&gt;&lt;/authors&gt;&lt;/contributors&gt;&lt;titles&gt;&lt;title&gt;&lt;style face="normal" font="default" size="100%"&gt;Signals of need in parent&lt;/style&gt;&lt;style face="normal" font="default" charset="134" size="100%"&gt;–offspring communication and their exploitation by the common cuckoo&lt;/style&gt;&lt;/title&gt;&lt;secondary-title&gt;&lt;style face="normal" font="default" charset="134" size="100%"&gt;Nature&lt;/style&gt;&lt;/secondary-title&gt;&lt;/titles&gt;&lt;periodical&gt;&lt;full-title&gt;Nature&lt;/full-title&gt;&lt;abbr-1&gt;Nature&lt;/abbr-1&gt;&lt;abbr-2&gt;Nature&lt;/abbr-2&gt;&lt;/periodical&gt;&lt;pages&gt;&lt;style face="normal" font="default" charset="134" size="100%"&gt;667-672&lt;/style&gt;&lt;/pages&gt;&lt;volume&gt;397&lt;/volume&gt;&lt;number&gt;6721&lt;/number&gt;&lt;dates&gt;&lt;year&gt;1999&lt;/year&gt;&lt;/dates&gt;&lt;urls&gt;&lt;/urls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Kilner et al. 1999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6D449C9D" w14:textId="77777777" w:rsidTr="00D3198A">
        <w:trPr>
          <w:jc w:val="center"/>
        </w:trPr>
        <w:tc>
          <w:tcPr>
            <w:tcW w:w="1685" w:type="dxa"/>
            <w:vAlign w:val="center"/>
          </w:tcPr>
          <w:p w14:paraId="6482587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Low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misjudgmen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rat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of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egging</w:t>
            </w:r>
          </w:p>
        </w:tc>
        <w:tc>
          <w:tcPr>
            <w:tcW w:w="3447" w:type="dxa"/>
            <w:shd w:val="clear" w:color="auto" w:fill="auto"/>
            <w:vAlign w:val="center"/>
          </w:tcPr>
          <w:p w14:paraId="7789EFB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Magpie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r w:rsidRPr="00B0012F">
              <w:rPr>
                <w:rFonts w:hint="eastAsia"/>
                <w:i/>
                <w:szCs w:val="21"/>
              </w:rPr>
              <w:t>Pica</w:t>
            </w:r>
            <w:r>
              <w:rPr>
                <w:rFonts w:hint="eastAsia"/>
                <w:i/>
                <w:szCs w:val="21"/>
              </w:rPr>
              <w:t xml:space="preserve"> </w:t>
            </w:r>
            <w:r w:rsidRPr="00B0012F">
              <w:rPr>
                <w:rFonts w:hint="eastAsia"/>
                <w:i/>
                <w:szCs w:val="21"/>
              </w:rPr>
              <w:t>pica</w:t>
            </w:r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01BDB7F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Great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spott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Clamator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glandari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648387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7BAAA84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>
              <w:rPr>
                <w:szCs w:val="21"/>
              </w:rPr>
              <w:t>B</w:t>
            </w:r>
            <w:r w:rsidRPr="00B0012F">
              <w:rPr>
                <w:szCs w:val="21"/>
              </w:rPr>
              <w:t>egg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ehavio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observation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5D06E9CF" w14:textId="11DE3C62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Soler&lt;/Author&gt;&lt;Year&gt;2019&lt;/Year&gt;&lt;RecNum&gt;243&lt;/RecNum&gt;&lt;DisplayText&gt;(Soler et al. 2019)&lt;/DisplayText&gt;&lt;record&gt;&lt;rec-number&gt;243&lt;/rec-number&gt;&lt;foreign-keys&gt;&lt;key app="EN" db-id="fpfp9wxpuwpvzqezee7v0rpo9tws90se0dzp" timestamp="</w:instrText>
            </w:r>
            <w:r>
              <w:rPr>
                <w:rFonts w:hint="eastAsia"/>
                <w:szCs w:val="21"/>
              </w:rPr>
              <w:instrText>1582287783"&gt;243&lt;/key&gt;&lt;key app="ENWeb" db-id=""&gt;0&lt;/key&gt;&lt;/foreign-keys&gt;&lt;ref-type name="Journal Article"&gt;17&lt;/ref-type&gt;&lt;contributors&gt;&lt;authors&gt;&lt;author&gt;Soler, M.&lt;/author&gt;&lt;author&gt;de Neve, L.&lt;/author&gt;&lt;author&gt;Mac</w:instrText>
            </w:r>
            <w:r>
              <w:rPr>
                <w:rFonts w:hint="eastAsia"/>
                <w:szCs w:val="21"/>
              </w:rPr>
              <w:instrText>í</w:instrText>
            </w:r>
            <w:r>
              <w:rPr>
                <w:rFonts w:hint="eastAsia"/>
                <w:szCs w:val="21"/>
              </w:rPr>
              <w:instrText>as</w:instrText>
            </w:r>
            <w:r>
              <w:rPr>
                <w:rFonts w:hint="eastAsia"/>
                <w:szCs w:val="21"/>
              </w:rPr>
              <w:instrText>‐</w:instrText>
            </w:r>
            <w:r>
              <w:rPr>
                <w:rFonts w:hint="eastAsia"/>
                <w:szCs w:val="21"/>
              </w:rPr>
              <w:instrText>S</w:instrText>
            </w:r>
            <w:r>
              <w:rPr>
                <w:rFonts w:hint="eastAsia"/>
                <w:szCs w:val="21"/>
              </w:rPr>
              <w:instrText>á</w:instrText>
            </w:r>
            <w:r>
              <w:rPr>
                <w:rFonts w:hint="eastAsia"/>
                <w:szCs w:val="21"/>
              </w:rPr>
              <w:instrText>nchez, E.&lt;/author&gt;&lt;author&gt;P</w:instrText>
            </w:r>
            <w:r>
              <w:rPr>
                <w:rFonts w:hint="eastAsia"/>
                <w:szCs w:val="21"/>
              </w:rPr>
              <w:instrText>é</w:instrText>
            </w:r>
            <w:r>
              <w:rPr>
                <w:rFonts w:hint="eastAsia"/>
                <w:szCs w:val="21"/>
              </w:rPr>
              <w:instrText>rez</w:instrText>
            </w:r>
            <w:r>
              <w:rPr>
                <w:rFonts w:hint="eastAsia"/>
                <w:szCs w:val="21"/>
              </w:rPr>
              <w:instrText>‐</w:instrText>
            </w:r>
            <w:r>
              <w:rPr>
                <w:rFonts w:hint="eastAsia"/>
                <w:szCs w:val="21"/>
              </w:rPr>
              <w:instrText>Contreras, T.&lt;/author&gt;&lt;/authors&gt;&lt;/contributors&gt;&lt;titles&gt;&lt;title&gt;Great spotted cuckoos respond earlier to the arrival of feeding foster parents and perform less erroneous begging when hungry than their magpie host nest</w:instrText>
            </w:r>
            <w:r>
              <w:rPr>
                <w:rFonts w:hint="eastAsia"/>
                <w:szCs w:val="21"/>
              </w:rPr>
              <w:instrText>‐</w:instrText>
            </w:r>
            <w:r>
              <w:rPr>
                <w:rFonts w:hint="eastAsia"/>
                <w:szCs w:val="21"/>
              </w:rPr>
              <w:instrText>mates&lt;/title&gt;&lt;secondary-title&gt;Journal of Avian Biolog</w:instrText>
            </w:r>
            <w:r>
              <w:rPr>
                <w:szCs w:val="21"/>
              </w:rPr>
              <w:instrText>y&lt;/secondary-title&gt;&lt;/titles&gt;&lt;periodical&gt;&lt;full-title&gt;Journal of Avian Biology&lt;/full-title&gt;&lt;abbr-1&gt;J. Avian Biol.&lt;/abbr-1&gt;&lt;abbr-2&gt;J Avian Biol&lt;/abbr-2&gt;&lt;/periodical&gt;&lt;pages&gt;e01952&lt;/pages&gt;&lt;volume&gt;50&lt;/volume&gt;&lt;number&gt;5&lt;/number&gt;&lt;dates&gt;&lt;year&gt;2019&lt;/year&gt;&lt;/dates&gt;&lt;isbn&gt;0908-8857&amp;#xD;1600-048X&lt;/isbn&gt;&lt;urls&gt;&lt;/urls&gt;&lt;electronic-resource-num&gt;10.1111/jav.01952&lt;/electronic-resource-num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Soler et al. 2019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57D1042F" w14:textId="77777777" w:rsidTr="00D3198A">
        <w:trPr>
          <w:jc w:val="center"/>
        </w:trPr>
        <w:tc>
          <w:tcPr>
            <w:tcW w:w="1685" w:type="dxa"/>
            <w:vAlign w:val="center"/>
          </w:tcPr>
          <w:p w14:paraId="7C391AE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Unknown</w:t>
            </w:r>
          </w:p>
        </w:tc>
        <w:tc>
          <w:tcPr>
            <w:tcW w:w="3447" w:type="dxa"/>
            <w:shd w:val="clear" w:color="auto" w:fill="auto"/>
            <w:vAlign w:val="center"/>
          </w:tcPr>
          <w:p w14:paraId="35C9470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Great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r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05B6221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C</w:t>
            </w:r>
            <w:r w:rsidRPr="00B0012F">
              <w:rPr>
                <w:rFonts w:hint="eastAsia"/>
                <w:szCs w:val="21"/>
              </w:rPr>
              <w:t>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747C58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57724DD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Playback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of</w:t>
            </w:r>
            <w:r>
              <w:rPr>
                <w:szCs w:val="21"/>
              </w:rPr>
              <w:t xml:space="preserve"> cuckoo's </w:t>
            </w:r>
            <w:r w:rsidRPr="00B0012F">
              <w:rPr>
                <w:szCs w:val="21"/>
              </w:rPr>
              <w:t>host-absen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vocalization</w:t>
            </w:r>
            <w:r>
              <w:rPr>
                <w:szCs w:val="21"/>
              </w:rPr>
              <w:t xml:space="preserve"> 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57223ED3" w14:textId="636F5912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>
                <w:fldData xml:space="preserve">PEVuZE5vdGU+PENpdGU+PEF1dGhvcj5Ib256YTwvQXV0aG9yPjxZZWFyPjIwMTg8L1llYXI+PFJl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</w:fldData>
              </w:fldChar>
            </w:r>
            <w:r>
              <w:rPr>
                <w:szCs w:val="21"/>
              </w:rPr>
              <w:instrText xml:space="preserve"> ADDIN EN.CITE </w:instrText>
            </w:r>
            <w:r>
              <w:rPr>
                <w:szCs w:val="21"/>
              </w:rPr>
              <w:fldChar w:fldCharType="begin">
                <w:fldData xml:space="preserve">PEVuZE5vdGU+PENpdGU+PEF1dGhvcj5Ib256YTwvQXV0aG9yPjxZZWFyPjIwMTg8L1llYXI+PFJl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</w:fldData>
              </w:fldChar>
            </w:r>
            <w:r>
              <w:rPr>
                <w:szCs w:val="21"/>
              </w:rPr>
              <w:instrText xml:space="preserve"> ADDIN EN.CITE.DATA </w:instrText>
            </w:r>
            <w:r>
              <w:rPr>
                <w:szCs w:val="21"/>
              </w:rPr>
            </w:r>
            <w:r>
              <w:rPr>
                <w:szCs w:val="21"/>
              </w:rPr>
              <w:fldChar w:fldCharType="end"/>
            </w:r>
            <w:r w:rsidRPr="00A60A32">
              <w:rPr>
                <w:szCs w:val="21"/>
              </w:rPr>
            </w:r>
            <w:r w:rsidRPr="00A60A32">
              <w:rPr>
                <w:szCs w:val="21"/>
              </w:rPr>
              <w:fldChar w:fldCharType="separate"/>
            </w:r>
            <w:r w:rsidRPr="00A60A32">
              <w:rPr>
                <w:noProof/>
                <w:szCs w:val="21"/>
              </w:rPr>
              <w:t>Honza et al. 2018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308BAFCA" w14:textId="77777777" w:rsidTr="00D3198A">
        <w:trPr>
          <w:jc w:val="center"/>
        </w:trPr>
        <w:tc>
          <w:tcPr>
            <w:tcW w:w="1685" w:type="dxa"/>
            <w:vMerge w:val="restart"/>
            <w:vAlign w:val="center"/>
          </w:tcPr>
          <w:p w14:paraId="089A6F9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djus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egg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ccord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to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host</w:t>
            </w:r>
            <w:r w:rsidRPr="00B0012F">
              <w:rPr>
                <w:rFonts w:hint="eastAsia"/>
                <w:szCs w:val="21"/>
              </w:rPr>
              <w:t>s</w:t>
            </w:r>
          </w:p>
        </w:tc>
        <w:tc>
          <w:tcPr>
            <w:tcW w:w="3447" w:type="dxa"/>
            <w:shd w:val="clear" w:color="auto" w:fill="auto"/>
            <w:vAlign w:val="center"/>
          </w:tcPr>
          <w:p w14:paraId="27B8D37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Hous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re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r w:rsidRPr="00B0012F">
              <w:rPr>
                <w:i/>
                <w:iCs/>
                <w:szCs w:val="21"/>
              </w:rPr>
              <w:t>Troglodytes</w:t>
            </w:r>
            <w:r>
              <w:rPr>
                <w:i/>
                <w:iCs/>
                <w:szCs w:val="21"/>
              </w:rPr>
              <w:t xml:space="preserve"> </w:t>
            </w:r>
            <w:proofErr w:type="spellStart"/>
            <w:r w:rsidRPr="00B0012F">
              <w:rPr>
                <w:i/>
                <w:iCs/>
                <w:szCs w:val="21"/>
              </w:rPr>
              <w:t>aedon</w:t>
            </w:r>
            <w:proofErr w:type="spellEnd"/>
            <w:r w:rsidRPr="00B0012F">
              <w:rPr>
                <w:rFonts w:hint="eastAsia"/>
                <w:szCs w:val="21"/>
              </w:rPr>
              <w:t>)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Chalk-brow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Mocking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im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saturnin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7896737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ED8B59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ou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1ABBF49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ecording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V</w:t>
            </w:r>
            <w:r w:rsidRPr="00B0012F">
              <w:rPr>
                <w:szCs w:val="21"/>
              </w:rPr>
              <w:t>ideotap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observation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37A42E29" w14:textId="72371805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Tuero&lt;/Author&gt;&lt;Year&gt;2016&lt;/Year&gt;&lt;RecNum&gt;212&lt;/RecNum&gt;&lt;DisplayText&gt;(Tuero et al. 2016)&lt;/DisplayText&gt;&lt;record&gt;&lt;rec-number&gt;212&lt;/rec-number&gt;&lt;foreign-keys&gt;&lt;key app="EN" db-id="fpfp9wxpuwpvzqezee7v0rpo9tws90se0dzp" timestamp="1582267923"&gt;212&lt;/key&gt;&lt;key app="ENWeb" db-id=""&gt;0&lt;/key&gt;&lt;/foreign-keys&gt;&lt;ref-type name="Journal Article"&gt;17&lt;/ref-type&gt;&lt;contributors&gt;&lt;authors&gt;&lt;author&gt;Tuero, Diego T.&lt;/author&gt;&lt;author&gt;Gloag, Ros&lt;/author&gt;&lt;author&gt;Reboreda, Juan C.&lt;/author&gt;&lt;/authors&gt;&lt;/contributors&gt;&lt;titles&gt;&lt;title&gt;Nest environment modulates begging behavior of a generalist brood parasite&lt;/title&gt;&lt;secondary-title&gt;Behavioral Ecology&lt;/secondary-title&gt;&lt;/titles&gt;&lt;periodical&gt;&lt;full-title&gt;Behavioral Ecology&lt;/full-title&gt;&lt;abbr-1&gt;Behav. Ecol.&lt;/abbr-1&gt;&lt;abbr-2&gt;Behav Ecol&lt;/abbr-2&gt;&lt;/periodical&gt;&lt;pages&gt;204-210&lt;/pages&gt;&lt;volume&gt;27&lt;/volume&gt;&lt;number&gt;1&lt;/number&gt;&lt;section&gt;204&lt;/section&gt;&lt;dates&gt;&lt;year&gt;2016&lt;/year&gt;&lt;/dates&gt;&lt;isbn&gt;1045-2249&amp;#xD;1465-7279&lt;/isbn&gt;&lt;urls&gt;&lt;/urls&gt;&lt;electronic-resource-num&gt;10.1093/beheco/arv140&lt;/electronic-resource-num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 w:rsidRPr="00A60A32">
              <w:rPr>
                <w:noProof/>
                <w:szCs w:val="21"/>
              </w:rPr>
              <w:t>Tuero et al. 2016</w:t>
            </w:r>
            <w:r w:rsidRPr="00A60A32">
              <w:rPr>
                <w:szCs w:val="21"/>
              </w:rPr>
              <w:fldChar w:fldCharType="end"/>
            </w:r>
          </w:p>
        </w:tc>
      </w:tr>
      <w:tr w:rsidR="00B8513B" w:rsidRPr="00B0012F" w14:paraId="18C24746" w14:textId="77777777" w:rsidTr="00D3198A">
        <w:trPr>
          <w:jc w:val="center"/>
        </w:trPr>
        <w:tc>
          <w:tcPr>
            <w:tcW w:w="1685" w:type="dxa"/>
            <w:vMerge/>
            <w:vAlign w:val="center"/>
          </w:tcPr>
          <w:p w14:paraId="79E3AA8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3447" w:type="dxa"/>
            <w:shd w:val="clear" w:color="auto" w:fill="auto"/>
            <w:vAlign w:val="center"/>
          </w:tcPr>
          <w:p w14:paraId="2E10F3B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F</w:t>
            </w:r>
            <w:r w:rsidRPr="00B0012F">
              <w:rPr>
                <w:szCs w:val="21"/>
              </w:rPr>
              <w:t>iel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sparrow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Spizell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pusilla</w:t>
            </w:r>
            <w:proofErr w:type="spellEnd"/>
            <w:r w:rsidRPr="00B0012F">
              <w:rPr>
                <w:rFonts w:hint="eastAsia"/>
                <w:szCs w:val="21"/>
              </w:rPr>
              <w:t>)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R</w:t>
            </w:r>
            <w:r w:rsidRPr="00B0012F">
              <w:rPr>
                <w:szCs w:val="21"/>
              </w:rPr>
              <w:t>ed-wing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lackbird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thrash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Toxostoma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rufum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753" w:type="dxa"/>
            <w:shd w:val="clear" w:color="auto" w:fill="auto"/>
            <w:vAlign w:val="center"/>
          </w:tcPr>
          <w:p w14:paraId="5B61F5F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825D9B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2409" w:type="dxa"/>
            <w:shd w:val="clear" w:color="auto" w:fill="auto"/>
            <w:vAlign w:val="center"/>
          </w:tcPr>
          <w:p w14:paraId="3F1D811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Video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detection</w:t>
            </w:r>
          </w:p>
        </w:tc>
        <w:tc>
          <w:tcPr>
            <w:tcW w:w="2990" w:type="dxa"/>
            <w:shd w:val="clear" w:color="auto" w:fill="auto"/>
            <w:vAlign w:val="center"/>
          </w:tcPr>
          <w:p w14:paraId="69EF349C" w14:textId="3B132EBD" w:rsidR="00B8513B" w:rsidRPr="00A60A32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60A32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Rivers&lt;/Author&gt;&lt;Year&gt;2007&lt;/Year&gt;&lt;RecNum&gt;116&lt;/RecNum&gt;&lt;DisplayText&gt;(Rivers 2007)&lt;/DisplayText&gt;&lt;record&gt;&lt;rec-number&gt;116&lt;/rec-number&gt;&lt;foreign-keys&gt;&lt;key app="EN" db-id="fpfp9wxpuwpvzqezee7v0rpo9tws90se0dzp" timestamp="1582195036"&gt;116&lt;/key&gt;&lt;key app="ENWeb" db-id=""&gt;0&lt;/key&gt;&lt;/foreign-keys&gt;&lt;ref-type name="Journal Article"&gt;17&lt;/ref-type&gt;&lt;contributors&gt;&lt;authors&gt;&lt;author&gt;Rivers, James W.&lt;/author&gt;&lt;/authors&gt;&lt;/contributors&gt;&lt;titles&gt;&lt;title&gt;Nest mate size, but not short-term need, influences begging behavior of a generalist brood parasite&lt;/title&gt;&lt;secondary-title&gt;Behavioral Ecology&lt;/secondary-title&gt;&lt;/titles&gt;&lt;periodical&gt;&lt;full-title&gt;Behavioral Ecology&lt;/full-title&gt;&lt;abbr-1&gt;Behav. Ecol.&lt;/abbr-1&gt;&lt;abbr-2&gt;Behav Ecol&lt;/abbr-2&gt;&lt;/periodical&gt;&lt;pages&gt;222-230&lt;/pages&gt;&lt;volume&gt;18&lt;/volume&gt;&lt;number&gt;1&lt;/number&gt;&lt;section&gt;222&lt;/section&gt;&lt;dates&gt;&lt;year&gt;2007&lt;/year&gt;&lt;/dates&gt;&lt;isbn&gt;1465-7279&amp;#xD;1045-2249&lt;/isbn&gt;&lt;urls&gt;&lt;/urls&gt;&lt;electronic-resource-num&gt;10.1093/beheco/arl068&lt;/electronic-resource-num&gt;&lt;/record&gt;&lt;/Cite&gt;&lt;/EndNote&gt;</w:instrText>
            </w:r>
            <w:r w:rsidRPr="00A60A32">
              <w:rPr>
                <w:szCs w:val="21"/>
              </w:rPr>
              <w:fldChar w:fldCharType="separate"/>
            </w:r>
            <w:r w:rsidRPr="00A60A32">
              <w:rPr>
                <w:noProof/>
                <w:szCs w:val="21"/>
              </w:rPr>
              <w:t>Rivers 2007</w:t>
            </w:r>
            <w:r w:rsidRPr="00A60A32">
              <w:rPr>
                <w:szCs w:val="21"/>
              </w:rPr>
              <w:fldChar w:fldCharType="end"/>
            </w:r>
          </w:p>
        </w:tc>
      </w:tr>
    </w:tbl>
    <w:p w14:paraId="703512E8" w14:textId="77777777" w:rsidR="00B8513B" w:rsidRPr="00477216" w:rsidRDefault="00B8513B" w:rsidP="00B8513B">
      <w:pPr>
        <w:shd w:val="clear" w:color="auto" w:fill="FFFFFF"/>
        <w:spacing w:line="360" w:lineRule="auto"/>
        <w:rPr>
          <w:b/>
          <w:sz w:val="24"/>
        </w:rPr>
      </w:pPr>
    </w:p>
    <w:p w14:paraId="3F233D40" w14:textId="77777777" w:rsidR="00B8513B" w:rsidRDefault="00B8513B" w:rsidP="00B8513B">
      <w:pPr>
        <w:widowControl/>
        <w:shd w:val="clear" w:color="auto" w:fill="FFFFFF"/>
        <w:jc w:val="left"/>
        <w:rPr>
          <w:b/>
          <w:bCs/>
          <w:sz w:val="24"/>
        </w:rPr>
      </w:pPr>
      <w:r>
        <w:rPr>
          <w:b/>
          <w:bCs/>
          <w:sz w:val="24"/>
        </w:rPr>
        <w:br w:type="page"/>
      </w:r>
    </w:p>
    <w:p w14:paraId="45F19A8A" w14:textId="6F915D7A" w:rsidR="00B8513B" w:rsidRPr="00E02187" w:rsidRDefault="00B8513B" w:rsidP="00B8513B">
      <w:pPr>
        <w:shd w:val="clear" w:color="auto" w:fill="FFFFFF"/>
        <w:spacing w:line="360" w:lineRule="auto"/>
        <w:ind w:firstLine="435"/>
        <w:jc w:val="center"/>
        <w:rPr>
          <w:sz w:val="24"/>
        </w:rPr>
      </w:pPr>
      <w:r w:rsidRPr="00477216">
        <w:rPr>
          <w:rFonts w:hint="eastAsia"/>
          <w:b/>
          <w:bCs/>
          <w:sz w:val="24"/>
        </w:rPr>
        <w:lastRenderedPageBreak/>
        <w:t>Table</w:t>
      </w:r>
      <w:r>
        <w:rPr>
          <w:rFonts w:hint="eastAsia"/>
          <w:b/>
          <w:bCs/>
          <w:sz w:val="24"/>
        </w:rPr>
        <w:t xml:space="preserve"> S</w:t>
      </w:r>
      <w:r w:rsidRPr="00477216">
        <w:rPr>
          <w:rFonts w:hint="eastAsia"/>
          <w:b/>
          <w:bCs/>
          <w:sz w:val="24"/>
        </w:rPr>
        <w:t>2</w:t>
      </w:r>
      <w:r>
        <w:rPr>
          <w:rFonts w:hint="eastAsia"/>
          <w:sz w:val="24"/>
        </w:rPr>
        <w:t xml:space="preserve"> </w:t>
      </w:r>
      <w:r w:rsidRPr="000B6BFE">
        <w:rPr>
          <w:b/>
          <w:sz w:val="24"/>
        </w:rPr>
        <w:t>Studies of nest defenses used by hosts against parasites</w:t>
      </w:r>
    </w:p>
    <w:tbl>
      <w:tblPr>
        <w:tblW w:w="13497" w:type="dxa"/>
        <w:jc w:val="center"/>
        <w:tblBorders>
          <w:top w:val="single" w:sz="12" w:space="0" w:color="auto"/>
          <w:bottom w:val="single" w:sz="12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462"/>
        <w:gridCol w:w="1808"/>
        <w:gridCol w:w="2856"/>
        <w:gridCol w:w="1278"/>
        <w:gridCol w:w="1932"/>
        <w:gridCol w:w="1416"/>
        <w:gridCol w:w="999"/>
        <w:gridCol w:w="1746"/>
      </w:tblGrid>
      <w:tr w:rsidR="00B8513B" w:rsidRPr="00892D46" w14:paraId="6EF804C2" w14:textId="77777777" w:rsidTr="00D3198A">
        <w:trPr>
          <w:jc w:val="center"/>
        </w:trPr>
        <w:tc>
          <w:tcPr>
            <w:tcW w:w="1463" w:type="dxa"/>
            <w:vAlign w:val="center"/>
          </w:tcPr>
          <w:p w14:paraId="60C27540" w14:textId="77777777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Defense strategy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1F18FF47" w14:textId="77777777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Parasite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1D061745" w14:textId="77777777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Host(s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0DB768B1" w14:textId="36BBF739" w:rsidR="00B8513B" w:rsidRPr="000B6BFE" w:rsidRDefault="00B8513B" w:rsidP="00892D46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 xml:space="preserve">Mainland </w:t>
            </w:r>
            <w:r w:rsidR="00892D46">
              <w:rPr>
                <w:b/>
                <w:szCs w:val="21"/>
              </w:rPr>
              <w:t>d</w:t>
            </w:r>
            <w:r w:rsidR="00892D46" w:rsidRPr="000B6BFE">
              <w:rPr>
                <w:b/>
                <w:szCs w:val="21"/>
              </w:rPr>
              <w:t xml:space="preserve">istribution 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503811BC" w14:textId="77777777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Methods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20D456C" w14:textId="77777777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Playback sound type</w:t>
            </w:r>
          </w:p>
        </w:tc>
        <w:tc>
          <w:tcPr>
            <w:tcW w:w="999" w:type="dxa"/>
            <w:vAlign w:val="center"/>
          </w:tcPr>
          <w:p w14:paraId="222CF7D5" w14:textId="640820BE" w:rsidR="00B8513B" w:rsidRPr="000B6BFE" w:rsidRDefault="00B8513B" w:rsidP="00892D46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 xml:space="preserve">Acoustic analyses (Yes or </w:t>
            </w:r>
            <w:r w:rsidR="00892D46">
              <w:rPr>
                <w:b/>
                <w:szCs w:val="21"/>
              </w:rPr>
              <w:t>N</w:t>
            </w:r>
            <w:r w:rsidR="00892D46" w:rsidRPr="000B6BFE">
              <w:rPr>
                <w:b/>
                <w:szCs w:val="21"/>
              </w:rPr>
              <w:t>o</w:t>
            </w:r>
            <w:r w:rsidRPr="000B6BFE">
              <w:rPr>
                <w:b/>
                <w:szCs w:val="21"/>
              </w:rPr>
              <w:t>)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322C77AD" w14:textId="77777777" w:rsidR="00B8513B" w:rsidRPr="000B6BFE" w:rsidRDefault="00B8513B" w:rsidP="00D3198A">
            <w:pPr>
              <w:shd w:val="clear" w:color="auto" w:fill="FFFFFF"/>
              <w:jc w:val="center"/>
              <w:rPr>
                <w:b/>
                <w:szCs w:val="21"/>
              </w:rPr>
            </w:pPr>
            <w:r w:rsidRPr="000B6BFE">
              <w:rPr>
                <w:b/>
                <w:szCs w:val="21"/>
              </w:rPr>
              <w:t>References</w:t>
            </w:r>
          </w:p>
        </w:tc>
      </w:tr>
      <w:tr w:rsidR="00B8513B" w:rsidRPr="00B0012F" w14:paraId="45787136" w14:textId="77777777" w:rsidTr="00D3198A">
        <w:trPr>
          <w:trHeight w:val="1172"/>
          <w:jc w:val="center"/>
        </w:trPr>
        <w:tc>
          <w:tcPr>
            <w:tcW w:w="1463" w:type="dxa"/>
            <w:vMerge w:val="restart"/>
            <w:vAlign w:val="center"/>
          </w:tcPr>
          <w:p w14:paraId="3BDB694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Identif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larm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alls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from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nspecific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or</w:t>
            </w:r>
            <w:r>
              <w:rPr>
                <w:szCs w:val="21"/>
              </w:rPr>
              <w:t xml:space="preserve"> </w:t>
            </w:r>
            <w:proofErr w:type="spellStart"/>
            <w:r w:rsidRPr="00B0012F">
              <w:rPr>
                <w:szCs w:val="21"/>
              </w:rPr>
              <w:t>heterospecific</w:t>
            </w:r>
            <w:proofErr w:type="spellEnd"/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hosts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6B63C5A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6DA27C3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Japanese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t</w:t>
            </w:r>
            <w:r w:rsidRPr="00B0012F">
              <w:rPr>
                <w:szCs w:val="21"/>
              </w:rPr>
              <w:t>it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Parus</w:t>
            </w:r>
            <w:proofErr w:type="spellEnd"/>
            <w:r>
              <w:rPr>
                <w:i/>
                <w:szCs w:val="21"/>
              </w:rPr>
              <w:t xml:space="preserve"> </w:t>
            </w:r>
            <w:r w:rsidRPr="00B0012F">
              <w:rPr>
                <w:i/>
                <w:szCs w:val="21"/>
              </w:rPr>
              <w:t>minor</w:t>
            </w:r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0D84678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s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2B858C2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C34810">
              <w:rPr>
                <w:szCs w:val="21"/>
              </w:rPr>
              <w:t>Dummy experiment; 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D5D83C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Alarm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999" w:type="dxa"/>
            <w:vAlign w:val="center"/>
          </w:tcPr>
          <w:p w14:paraId="47959FE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5223E0EB" w14:textId="095A4C0D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Yu&lt;/Author&gt;&lt;Year&gt;2017&lt;/Year&gt;&lt;RecNum&gt;68&lt;/RecNum&gt;&lt;DisplayText&gt;(Yu et al. 2017a)&lt;/DisplayText&gt;&lt;record&gt;&lt;rec-number&gt;68&lt;/rec-number&gt;&lt;foreign-keys&gt;&lt;key app="EN" db-id="fpfp9wxpuwpvzqezee7v0rpo9tws90se0dzp" timestamp="1576216469"&gt;68&lt;/key&gt;&lt;key app="ENWeb" db-id=""&gt;0&lt;/key&gt;&lt;/foreign-keys&gt;&lt;ref-type name="Journal Article"&gt;17&lt;/ref-type&gt;&lt;contributors&gt;&lt;authors&gt;&lt;author&gt;Yu, Jiangping&lt;/author&gt;&lt;author&gt;Lv, Weiwei&lt;/author&gt;&lt;author&gt;Xu, Hongwei&lt;/author&gt;&lt;author&gt;Bibi, Nehafta&lt;/author&gt;&lt;author&gt;Yu, Yangyang&lt;/author&gt;&lt;author&gt;Jiang, Yunlei&lt;/author&gt;&lt;author&gt;Liang, Wei&lt;/author&gt;&lt;author&gt;Wang, Haitao&lt;/author&gt;&lt;/authors&gt;&lt;/contributors&gt;&lt;titles&gt;&lt;title&gt;Function of note strings in Japanese Tit alarm calls to the Common Cuckoo: a playback experiment&lt;/title&gt;&lt;secondary-title&gt;Avian Research&lt;/secondary-title&gt;&lt;/titles&gt;&lt;periodical&gt;&lt;full-title&gt;Avian Research&lt;/full-title&gt;&lt;abbr-1&gt;Avian Res&lt;/abbr-1&gt;&lt;/periodical&gt;&lt;pages&gt;&lt;style face="normal" font="default" size="100%"&gt;141&lt;/style&gt;&lt;style face="normal" font="default" charset="134" size="100%"&gt;-146&lt;/style&gt;&lt;/pages&gt;&lt;volume&gt;8&lt;/volume&gt;&lt;number&gt;1&lt;/number&gt;&lt;dates&gt;&lt;year&gt;2017&lt;/year&gt;&lt;/dates&gt;&lt;isbn&gt;2053-7166&lt;/isbn&gt;&lt;urls&gt;&lt;/urls&gt;&lt;electronic-resource-num&gt;10.1186/s40657-017-0080-7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Yu et al. 2017a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68F7AC1E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389BF64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52444E4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217BA1A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wallow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Hirundo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rustica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1EF575C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s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49B46BF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99FF68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Alarm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999" w:type="dxa"/>
            <w:vAlign w:val="center"/>
          </w:tcPr>
          <w:p w14:paraId="78C120D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24158763" w14:textId="5134D9E6" w:rsidR="00B8513B" w:rsidRPr="0078117F" w:rsidRDefault="00B8513B" w:rsidP="00D3198A">
            <w:pPr>
              <w:shd w:val="clear" w:color="auto" w:fill="FFFFFF"/>
              <w:jc w:val="center"/>
              <w:rPr>
                <w:color w:val="FF0000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Yu&lt;/Author&gt;&lt;Year&gt;2016&lt;/Year&gt;&lt;RecNum&gt;69&lt;/RecNum&gt;&lt;DisplayText&gt;(Yu et al. 2016)&lt;/DisplayText&gt;&lt;record&gt;&lt;rec-number&gt;69&lt;/rec-number&gt;&lt;foreign-keys&gt;&lt;key app="EN" db-id="fpfp9wxpuwpvzqezee7v0rpo9tws90se0dzp" timestamp="1576216480"&gt;69&lt;/key&gt;&lt;key app="ENWeb" db-id=""&gt;0&lt;/key&gt;&lt;/foreign-keys&gt;&lt;ref-type name="Journal Article"&gt;17&lt;/ref-type&gt;&lt;contributors&gt;&lt;authors&gt;&lt;author&gt;Yu, Jiangping&lt;/author&gt;&lt;author&gt;Wang, Longwu&lt;/author&gt;&lt;author&gt;Xing, Xiaoying&lt;/author&gt;&lt;author&gt;Yang, Canchao&lt;/author&gt;&lt;author&gt;Ma, Jianhua&lt;/author&gt;&lt;author&gt;Møller, Anders Pape&lt;/author&gt;&lt;author&gt;Wang, Haitao&lt;/author&gt;&lt;author&gt;Liang, Wei&lt;/author&gt;&lt;/authors&gt;&lt;/contributors&gt;&lt;titles&gt;&lt;title&gt;&lt;style face="normal" font="default" size="100%"&gt;Barn swallows (&lt;/style&gt;&lt;style face="italic" font="default" size="100%"&gt;Hirundo rustica&lt;/style&gt;&lt;style face="normal" font="default" size="100%"&gt;) differentiate between common cuckoo and sparrowhawk in China: alarm calls convey information on threat&lt;/style&gt;&lt;/title&gt;&lt;secondary-title&gt;Behavioral Ecology and Sociobiology&lt;/secondary-title&gt;&lt;/titles&gt;&lt;periodical&gt;&lt;full-title&gt;Behavioral Ecology and Sociobiology&lt;/full-title&gt;&lt;abbr-1&gt;Behav. Ecol. Sociobiol.&lt;/abbr-1&gt;&lt;abbr-2&gt;Behav Ecol Sociobiol&lt;/abbr-2&gt;&lt;abbr-3&gt;Behavioral Ecology &amp;amp; Sociobiology&lt;/abbr-3&gt;&lt;/periodical&gt;&lt;pages&gt;171-178&lt;/pages&gt;&lt;volume&gt;70&lt;/volume&gt;&lt;number&gt;1&lt;/number&gt;&lt;section&gt;171&lt;/section&gt;&lt;dates&gt;&lt;year&gt;2016&lt;/year&gt;&lt;/dates&gt;&lt;isbn&gt;0340-5443&amp;#xD;1432-0762&lt;/isbn&gt;&lt;urls&gt;&lt;/urls&gt;&lt;electronic-resource-num&gt;10.1007/s00265-015-2036-4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Yu et al. 2016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3C079452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0092DBD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1D093C0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065169E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G</w:t>
            </w:r>
            <w:r w:rsidRPr="00B0012F">
              <w:rPr>
                <w:szCs w:val="21"/>
              </w:rPr>
              <w:t>rea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tit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Parus</w:t>
            </w:r>
            <w:proofErr w:type="spellEnd"/>
            <w:r>
              <w:rPr>
                <w:i/>
                <w:szCs w:val="21"/>
              </w:rPr>
              <w:t xml:space="preserve"> </w:t>
            </w:r>
            <w:r w:rsidRPr="00B0012F">
              <w:rPr>
                <w:i/>
                <w:szCs w:val="21"/>
              </w:rPr>
              <w:t>major</w:t>
            </w:r>
            <w:r w:rsidRPr="00B0012F">
              <w:rPr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7C57DA0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s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5155303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C27065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Alarm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999" w:type="dxa"/>
            <w:vAlign w:val="center"/>
          </w:tcPr>
          <w:p w14:paraId="102B347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Yes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648777B0" w14:textId="2F47DF64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Yu&lt;/Author&gt;&lt;Year&gt;2017&lt;/Year&gt;&lt;RecNum&gt;71&lt;/RecNum&gt;&lt;DisplayText&gt;(Yu et al. 2017b)&lt;/DisplayText&gt;&lt;record&gt;&lt;rec-number&gt;71&lt;/rec-number&gt;&lt;foreign-keys&gt;&lt;key app="EN" db-id="fpfp9wxpuwpvzqezee7v0rpo9tws90se0dzp" timestamp="1576216503"&gt;71&lt;/key&gt;&lt;key app="ENWeb" db-id=""&gt;0&lt;/key&gt;&lt;/foreign-keys&gt;&lt;ref-type name="Journal Article"&gt;17&lt;/ref-type&gt;&lt;contributors&gt;&lt;authors&gt;&lt;author&gt;Yu, Jiangping&lt;/author&gt;&lt;author&gt;Xing, Xiaoying&lt;/author&gt;&lt;author&gt;Jiang, Yunlei&lt;/author&gt;&lt;author&gt;Liang, Wei&lt;/author&gt;&lt;author&gt;Wang, Haitao&lt;/author&gt;&lt;author&gt;Møller, Anders Pape&lt;/author&gt;&lt;author&gt;Manser, M.&lt;/author&gt;&lt;/authors&gt;&lt;/contributors&gt;&lt;titles&gt;&lt;title&gt;Alarm call-based discrimination between common cuckoo and Eurasian sparrowhawk in a Chinese population of great tits&lt;/title&gt;&lt;secondary-title&gt;Ethology&lt;/secondary-title&gt;&lt;/titles&gt;&lt;periodical&gt;&lt;full-title&gt;Ethology&lt;/full-title&gt;&lt;abbr-1&gt;Ethology&lt;/abbr-1&gt;&lt;abbr-2&gt;Ethology&lt;/abbr-2&gt;&lt;/periodical&gt;&lt;pages&gt;542-550&lt;/pages&gt;&lt;volume&gt;123&lt;/volume&gt;&lt;number&gt;8&lt;/number&gt;&lt;section&gt;542&lt;/section&gt;&lt;dates&gt;&lt;year&gt;2017&lt;/year&gt;&lt;/dates&gt;&lt;isbn&gt;01791613&lt;/isbn&gt;&lt;urls&gt;&lt;/urls&gt;&lt;electronic-resource-num&gt;10.1111/eth.12624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Yu et al. 2017b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4C5CC5FE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09D1F18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562B4C1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5612E0D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Oriental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re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rbler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orientalis</w:t>
            </w:r>
            <w:proofErr w:type="spellEnd"/>
            <w:r w:rsidRPr="00B0012F">
              <w:rPr>
                <w:rFonts w:hint="eastAsia"/>
                <w:szCs w:val="21"/>
              </w:rPr>
              <w:t>);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lack-brow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re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rbler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bistrigicep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2D48E48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s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60733CD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FF220B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Alarm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999" w:type="dxa"/>
            <w:vAlign w:val="center"/>
          </w:tcPr>
          <w:p w14:paraId="46DD8B5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3C380677" w14:textId="2341F81C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>
              <w:rPr>
                <w:szCs w:val="21"/>
              </w:rPr>
              <w:fldChar w:fldCharType="begin">
                <w:fldData xml:space="preserve">PEVuZE5vdGU+PENpdGU+PEF1dGhvcj5ZdTwvQXV0aG9yPjxZZWFyPjIwMTk8L1llYXI+PFJlY051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</w:fldData>
              </w:fldChar>
            </w:r>
            <w:r>
              <w:rPr>
                <w:szCs w:val="21"/>
              </w:rPr>
              <w:instrText xml:space="preserve"> ADDIN EN.CITE </w:instrText>
            </w:r>
            <w:r>
              <w:rPr>
                <w:szCs w:val="21"/>
              </w:rPr>
              <w:fldChar w:fldCharType="begin">
                <w:fldData xml:space="preserve">PEVuZE5vdGU+PENpdGU+PEF1dGhvcj5ZdTwvQXV0aG9yPjxZZWFyPjIwMTk8L1llYXI+PFJlY051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</w:fldData>
              </w:fldChar>
            </w:r>
            <w:r>
              <w:rPr>
                <w:szCs w:val="21"/>
              </w:rPr>
              <w:instrText xml:space="preserve"> ADDIN EN.CITE.DATA </w:instrText>
            </w:r>
            <w:r>
              <w:rPr>
                <w:szCs w:val="21"/>
              </w:rPr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</w:r>
            <w:r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Yu et al. 2019a</w:t>
            </w:r>
            <w:r>
              <w:rPr>
                <w:szCs w:val="21"/>
              </w:rPr>
              <w:fldChar w:fldCharType="end"/>
            </w:r>
          </w:p>
        </w:tc>
      </w:tr>
      <w:tr w:rsidR="00B8513B" w:rsidRPr="00B0012F" w14:paraId="28BA9F31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1E24750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77AB03A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76B91E7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</w:t>
            </w:r>
            <w:r w:rsidRPr="00B0012F">
              <w:rPr>
                <w:rFonts w:hint="eastAsia"/>
                <w:szCs w:val="21"/>
              </w:rPr>
              <w:t>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36D3EAB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7AE1578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bookmarkStart w:id="1" w:name="OLE_LINK35"/>
            <w:bookmarkStart w:id="2" w:name="OLE_LINK36"/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playback</w:t>
            </w:r>
            <w:bookmarkEnd w:id="1"/>
            <w:bookmarkEnd w:id="2"/>
          </w:p>
        </w:tc>
        <w:tc>
          <w:tcPr>
            <w:tcW w:w="1418" w:type="dxa"/>
            <w:shd w:val="clear" w:color="auto" w:fill="auto"/>
            <w:vAlign w:val="center"/>
          </w:tcPr>
          <w:p w14:paraId="31E8EF4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Alarm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999" w:type="dxa"/>
            <w:vAlign w:val="center"/>
          </w:tcPr>
          <w:p w14:paraId="50313B9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0BC892F6" w14:textId="5F8BFF8F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Welbergen&lt;/Author&gt;&lt;Year&gt;2008&lt;/Year&gt;&lt;RecNum&gt;60&lt;/RecNum&gt;&lt;DisplayText&gt;(Welbergen and Davies 2008)&lt;/DisplayText&gt;&lt;record&gt;&lt;rec-number&gt;60&lt;/rec-number&gt;&lt;foreign-keys&gt;&lt;key app="EN" db-id="fpfp9wxpuwpvzqezee7v0rpo9tws90se0dzp" timestamp="1576216384"&gt;60&lt;/key&gt;&lt;key app="ENWeb" db-id=""&gt;0&lt;/key&gt;&lt;/foreign-keys&gt;&lt;ref-type name="Journal Article"&gt;17&lt;/ref-type&gt;&lt;contributors&gt;&lt;authors&gt;&lt;author&gt;Welbergen, J. A.&lt;/author&gt;&lt;author&gt;Davies, N. B.&lt;/author&gt;&lt;/authors&gt;&lt;/contributors&gt;&lt;titles&gt;&lt;title&gt;Reed warblers discriminate cuckoos from sparrowhawks with graded alarm signals that attract mates and neighbours&lt;/title&gt;&lt;secondary-title&gt;Animal Behaviour&lt;/secondary-title&gt;&lt;/titles&gt;&lt;periodical&gt;&lt;full-title&gt;Animal Behaviour&lt;/full-title&gt;&lt;abbr-1&gt;Anim. Behav.&lt;/abbr-1&gt;&lt;abbr-2&gt;Anim Behav&lt;/abbr-2&gt;&lt;/periodical&gt;&lt;pages&gt;811-822&lt;/pages&gt;&lt;volume&gt;76&lt;/volume&gt;&lt;number&gt;3&lt;/number&gt;&lt;section&gt;811&lt;/section&gt;&lt;dates&gt;&lt;year&gt;2008&lt;/year&gt;&lt;/dates&gt;&lt;isbn&gt;00033472&lt;/isbn&gt;&lt;urls&gt;&lt;/urls&gt;&lt;electronic-resource-num&gt;10.1016/j.anbehav.2008.03.020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Welbergen and Davies 2008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5E4083B8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1A79DAA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4FC5962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6A1D2D9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Y</w:t>
            </w:r>
            <w:r w:rsidRPr="00B0012F">
              <w:rPr>
                <w:szCs w:val="21"/>
              </w:rPr>
              <w:t>ellow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rble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Dendroic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petechia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7C6A6C71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19CF178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A45E2F">
              <w:rPr>
                <w:szCs w:val="21"/>
              </w:rPr>
              <w:t>Dummy experiment; 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8C7304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proofErr w:type="spellStart"/>
            <w:r w:rsidRPr="00B0012F">
              <w:rPr>
                <w:szCs w:val="21"/>
              </w:rPr>
              <w:t>S</w:t>
            </w:r>
            <w:r w:rsidRPr="00B0012F">
              <w:rPr>
                <w:rFonts w:hint="eastAsia"/>
                <w:szCs w:val="21"/>
              </w:rPr>
              <w:t>eet</w:t>
            </w:r>
            <w:proofErr w:type="spellEnd"/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r w:rsidRPr="00B0012F">
              <w:rPr>
                <w:szCs w:val="21"/>
              </w:rPr>
              <w:t>Specificall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roduc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gains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s</w:t>
            </w:r>
            <w:r w:rsidRPr="00B0012F">
              <w:rPr>
                <w:rFonts w:hint="eastAsia"/>
                <w:szCs w:val="21"/>
              </w:rPr>
              <w:t>)</w:t>
            </w:r>
            <w:r>
              <w:rPr>
                <w:szCs w:val="21"/>
              </w:rPr>
              <w:t xml:space="preserve"> </w:t>
            </w:r>
          </w:p>
        </w:tc>
        <w:tc>
          <w:tcPr>
            <w:tcW w:w="999" w:type="dxa"/>
            <w:vAlign w:val="center"/>
          </w:tcPr>
          <w:p w14:paraId="4C94B6A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0030768C" w14:textId="2F934AD5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Gill&lt;/Author&gt;&lt;Year&gt;2004&lt;/Year&gt;&lt;RecNum&gt;162&lt;/RecNum&gt;&lt;DisplayText&gt;(Gill and Sealy 2004)&lt;/DisplayText&gt;&lt;record&gt;&lt;rec-number&gt;162&lt;/rec-number&gt;&lt;foreign-keys&gt;&lt;key app="EN" db-id="fpfp9wxpuwpvzqezee7v0rpo9tws90se0dzp" timestamp="1582211619"&gt;162&lt;/key&gt;&lt;key app="ENWeb" db-id=""&gt;0&lt;/key&gt;&lt;/foreign-keys&gt;&lt;ref-type name="Journal Article"&gt;17&lt;/ref-type&gt;&lt;contributors&gt;&lt;authors&gt;&lt;author&gt;Gill, Sharon A.&lt;/author&gt;&lt;author&gt;Sealy, Spencer G.&lt;/author&gt;&lt;/authors&gt;&lt;/contributors&gt;&lt;titles&gt;&lt;title&gt;Functional reference in an alarm signal given during nest defence: seet calls of yellow warblers denote brood-parasitic brown-headed cowbirds&lt;/title&gt;&lt;secondary-title&gt;Behavioral Ecology and Sociobiology&lt;/secondary-title&gt;&lt;/titles&gt;&lt;periodical&gt;&lt;full-title&gt;Behavioral Ecology and Sociobiology&lt;/full-title&gt;&lt;abbr-1&gt;Behav. Ecol. Sociobiol.&lt;/abbr-1&gt;&lt;abbr-2&gt;Behav Ecol Sociobiol&lt;/abbr-2&gt;&lt;abbr-3&gt;Behavioral Ecology &amp;amp; Sociobiology&lt;/abbr-3&gt;&lt;/periodical&gt;&lt;pages&gt;71-80&lt;/pages&gt;&lt;volume&gt;56&lt;/volume&gt;&lt;number&gt;1&lt;/number&gt;&lt;section&gt;71&lt;/section&gt;&lt;dates&gt;&lt;year&gt;2004&lt;/year&gt;&lt;/dates&gt;&lt;isbn&gt;0340-5443&amp;#xD;1432-0762&lt;/isbn&gt;&lt;urls&gt;&lt;/urls&gt;&lt;electronic-resource-num&gt;10.1007/s00265-003-0736-7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Gill and Sealy 2004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1B59216A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6C09FFC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56A6B75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54D5094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Y</w:t>
            </w:r>
            <w:r w:rsidRPr="00B0012F">
              <w:rPr>
                <w:szCs w:val="21"/>
              </w:rPr>
              <w:t>ellow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rble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Dendroic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petechia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0BD1E63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0E79F51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7BC722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Alarm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rFonts w:hint="eastAsia"/>
                <w:szCs w:val="21"/>
              </w:rPr>
              <w:t>seet</w:t>
            </w:r>
            <w:proofErr w:type="spellEnd"/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an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hip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)</w:t>
            </w:r>
          </w:p>
        </w:tc>
        <w:tc>
          <w:tcPr>
            <w:tcW w:w="999" w:type="dxa"/>
            <w:vAlign w:val="center"/>
          </w:tcPr>
          <w:p w14:paraId="1373691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4D92FF4E" w14:textId="691B17D9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Gill&lt;/Author&gt;&lt;Year&gt;2003&lt;/Year&gt;&lt;RecNum&gt;161&lt;/RecNum&gt;&lt;DisplayText&gt;(Gill and Sealy 2003)&lt;/DisplayText&gt;&lt;record&gt;&lt;rec-number&gt;161&lt;/rec-number&gt;&lt;foreign-keys&gt;&lt;key app="EN" db-id="fpfp9wxpuwpvzqezee7v0rpo9tws90se0dzp" timestamp="1582211611"&gt;161&lt;/key&gt;&lt;key app="ENWeb" db-id=""&gt;0&lt;/key&gt;&lt;/foreign-keys&gt;&lt;ref-type name="Journal Article"&gt;17&lt;/ref-type&gt;&lt;contributors&gt;&lt;authors&gt;&lt;author&gt;Gill, Sharon A.&lt;/author&gt;&lt;author&gt;Sealy, Spencer G.&lt;/author&gt;&lt;/authors&gt;&lt;/contributors&gt;&lt;titles&gt;&lt;title&gt;Tests of two functions of alarm calls given by yellow warblers during nest defence&lt;/title&gt;&lt;secondary-title&gt;Canadian Journal of Zoology&lt;/secondary-title&gt;&lt;/titles&gt;&lt;periodical&gt;&lt;full-title&gt;Canadian Journal of Zoology&lt;/full-title&gt;&lt;abbr-1&gt;Can. J. Zool.&lt;/abbr-1&gt;&lt;abbr-2&gt;Can J Zool&lt;/abbr-2&gt;&lt;/periodical&gt;&lt;pages&gt;1685-1690&lt;/pages&gt;&lt;volume&gt;81&lt;/volume&gt;&lt;number&gt;10&lt;/number&gt;&lt;section&gt;1685&lt;/section&gt;&lt;dates&gt;&lt;year&gt;2003&lt;/year&gt;&lt;/dates&gt;&lt;isbn&gt;0008-4301&amp;#xD;1480-3283&lt;/isbn&gt;&lt;urls&gt;&lt;/urls&gt;&lt;electronic-resource-num&gt;10.1139/z03-162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Gill and Sealy 2003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555EB502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45639D5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19974D6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</w:t>
            </w:r>
            <w:r w:rsidRPr="00B0012F">
              <w:rPr>
                <w:szCs w:val="21"/>
              </w:rPr>
              <w:t>hin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ronze-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Chalcites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lucid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5C8015A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</w:t>
            </w:r>
            <w:r w:rsidRPr="00B0012F">
              <w:rPr>
                <w:szCs w:val="21"/>
              </w:rPr>
              <w:t>uperb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fairy-wre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alu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yan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38CB3681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frica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an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Ocean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66F6CB5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4E4296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Alarm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999" w:type="dxa"/>
            <w:vAlign w:val="center"/>
          </w:tcPr>
          <w:p w14:paraId="6014B82B" w14:textId="77777777" w:rsidR="00B8513B" w:rsidRPr="00B0012F" w:rsidDel="00D556F5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Yes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15EA3778" w14:textId="68E969B8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Feeney&lt;/Author&gt;&lt;Year&gt;2013&lt;/Year&gt;&lt;RecNum&gt;159&lt;/RecNum&gt;&lt;DisplayText&gt;(Feeney et al. 2013)&lt;/DisplayText&gt;&lt;record&gt;&lt;rec-number&gt;159&lt;/rec-number&gt;&lt;foreign-keys&gt;&lt;key app="EN" db-id="fpfp9wxpuwpvzqezee7v0rpo9tws90se0dzp" timestamp="1582211580"&gt;159&lt;/key&gt;&lt;key app="ENWeb" db-id=""&gt;0&lt;/key&gt;&lt;/foreign-keys&gt;&lt;ref-type name="Journal Article"&gt;17&lt;/ref-type&gt;&lt;contributors&gt;&lt;authors&gt;&lt;author&gt;Feeney, W. E.&lt;/author&gt;&lt;author&gt;Medina, I.&lt;/author&gt;&lt;author&gt;Somveille, M.&lt;/author&gt;&lt;author&gt;Heinsohn, R.&lt;/author&gt;&lt;author&gt;Hall, M. L.&lt;/author&gt;&lt;author&gt;Mulder, R. A.&lt;/author&gt;&lt;author&gt;Stein, J. A.&lt;/author&gt;&lt;author&gt;Kilner, R. M.&lt;/author&gt;&lt;author&gt;Langmore, N. E.&lt;/author&gt;&lt;/authors&gt;&lt;/contributors&gt;&lt;auth-address&gt;Research School of Biology, The Australian National University, Canberra, Australia.&lt;/auth-address&gt;&lt;titles&gt;&lt;title&gt;Brood parasitism and the evolution of cooperative breeding in birds&lt;/title&gt;&lt;secondary-title&gt;Science&lt;/secondary-title&gt;&lt;/titles&gt;&lt;periodical&gt;&lt;full-title&gt;Science&lt;/full-title&gt;&lt;abbr-1&gt;Science&lt;/abbr-1&gt;&lt;abbr-2&gt;Science&lt;/abbr-2&gt;&lt;/periodical&gt;&lt;pages&gt;1506-8&lt;/pages&gt;&lt;volume&gt;342&lt;/volume&gt;&lt;number&gt;6165&lt;/number&gt;&lt;edition&gt;2013/12/21&lt;/edition&gt;&lt;keywords&gt;&lt;keyword&gt;Africa, Southern&lt;/keyword&gt;&lt;keyword&gt;*Aggression&lt;/keyword&gt;&lt;keyword&gt;Animal Distribution&lt;/keyword&gt;&lt;keyword&gt;Animals&lt;/keyword&gt;&lt;keyword&gt;Australia&lt;/keyword&gt;&lt;keyword&gt;*Biological Evolution&lt;/keyword&gt;&lt;keyword&gt;*Breeding&lt;/keyword&gt;&lt;keyword&gt;*Cooperative Behavior&lt;/keyword&gt;&lt;keyword&gt;*Nesting Behavior&lt;/keyword&gt;&lt;keyword&gt;Passeriformes/classification/*physiology&lt;/keyword&gt;&lt;keyword&gt;Phylogeny&lt;/keyword&gt;&lt;keyword&gt;Vocalization, Animal&lt;/keyword&gt;&lt;/keywords&gt;&lt;dates&gt;&lt;year&gt;2013&lt;/year&gt;&lt;pub-dates&gt;&lt;date&gt;Dec 20&lt;/date&gt;&lt;/pub-dates&gt;&lt;/dates&gt;&lt;isbn&gt;1095-9203 (Electronic)&amp;#xD;0036-8075 (Linking)&lt;/isbn&gt;&lt;accession-num&gt;24357317&lt;/accession-num&gt;&lt;urls&gt;&lt;related-urls&gt;&lt;url&gt;https://www.ncbi.nlm.nih.gov/pubmed/24357317&lt;/url&gt;&lt;/related-urls&gt;&lt;/urls&gt;&lt;electronic-resource-num&gt;10.1126/science.1240039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Feeney et al. 2013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63F2ACDF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2D52F35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624DC30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E</w:t>
            </w:r>
            <w:r w:rsidRPr="00B0012F">
              <w:rPr>
                <w:szCs w:val="21"/>
              </w:rPr>
              <w:t>meral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uckoo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hrysococcyx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maculat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  <w:r>
              <w:rPr>
                <w:rFonts w:hint="eastAsia"/>
                <w:szCs w:val="21"/>
              </w:rPr>
              <w:t xml:space="preserve"> 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5C405B8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G</w:t>
            </w:r>
            <w:r w:rsidRPr="00B0012F">
              <w:rPr>
                <w:szCs w:val="21"/>
              </w:rPr>
              <w:t>reen-back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tit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Pa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monticolus</w:t>
            </w:r>
            <w:proofErr w:type="spellEnd"/>
            <w:r w:rsidRPr="00B0012F">
              <w:rPr>
                <w:rFonts w:hint="eastAsia"/>
                <w:szCs w:val="21"/>
              </w:rPr>
              <w:t>)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</w:t>
            </w:r>
            <w:r w:rsidRPr="00B0012F">
              <w:rPr>
                <w:szCs w:val="21"/>
              </w:rPr>
              <w:t>inereous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tit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r w:rsidRPr="00B0012F">
              <w:rPr>
                <w:i/>
                <w:szCs w:val="21"/>
              </w:rPr>
              <w:t>P.</w:t>
            </w:r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iner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2C05394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s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5F72C80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16FDA8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Alarm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999" w:type="dxa"/>
            <w:vAlign w:val="center"/>
          </w:tcPr>
          <w:p w14:paraId="4B204DA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314FF83B" w14:textId="04D71385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Yu&lt;/Author&gt;&lt;Year&gt;2019&lt;/Year&gt;&lt;RecNum&gt;70&lt;/RecNum&gt;&lt;DisplayText&gt;(Yu et al. 2019b)&lt;/DisplayText&gt;&lt;record&gt;&lt;rec-number&gt;70&lt;/rec-number&gt;&lt;foreign-keys&gt;&lt;key app="EN" db-id="fpfp9wxpuwpvzqezee7v0rpo9tws90se0dzp" timestamp="1576216494"&gt;70&lt;/key&gt;&lt;key app="ENWeb" db-id=""&gt;0&lt;/key&gt;&lt;/foreign-keys&gt;&lt;ref-type name="Journal Article"&gt;17&lt;/ref-type&gt;&lt;contributors&gt;&lt;authors&gt;&lt;author&gt;Yu, J.&lt;/author&gt;&lt;author&gt;Sun, W.&lt;/author&gt;&lt;author&gt;Liang, W.&lt;/author&gt;&lt;author&gt;Wang, H.&lt;/author&gt;&lt;author&gt;Møller, A. P.&lt;/author&gt;&lt;/authors&gt;&lt;/contributors&gt;&lt;titles&gt;&lt;title&gt;Differently sized cuckoos pose different threats to hosts&lt;/title&gt;&lt;secondary-title&gt;Current Zoology&lt;/secondary-title&gt;&lt;/titles&gt;&lt;periodical&gt;&lt;full-title&gt;Current Zoology&lt;/full-title&gt;&lt;abbr-1&gt;Curr Zool&lt;/abbr-1&gt;&lt;/periodical&gt;&lt;pages&gt;1149-1157&lt;/pages&gt;&lt;volume&gt;22&lt;/volume&gt;&lt;number&gt;6&lt;/number&gt;&lt;dates&gt;&lt;year&gt;2019&lt;/year&gt;&lt;/dates&gt;&lt;urls&gt;&lt;/urls&gt;&lt;electronic-resource-num&gt;10.1093/cz/zoz049/5583759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Yu et al. 2019b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2502AE14" w14:textId="77777777" w:rsidTr="00D3198A">
        <w:trPr>
          <w:jc w:val="center"/>
        </w:trPr>
        <w:tc>
          <w:tcPr>
            <w:tcW w:w="1463" w:type="dxa"/>
            <w:vMerge w:val="restart"/>
            <w:vAlign w:val="center"/>
          </w:tcPr>
          <w:p w14:paraId="6FDEE51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ecognize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soun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of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dul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arasites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55087E4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41E11D4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742CB1B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71AB790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lus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A4FB60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oun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of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szCs w:val="21"/>
              </w:rPr>
              <w:t xml:space="preserve"> </w:t>
            </w:r>
          </w:p>
        </w:tc>
        <w:tc>
          <w:tcPr>
            <w:tcW w:w="999" w:type="dxa"/>
            <w:vAlign w:val="center"/>
          </w:tcPr>
          <w:p w14:paraId="3F06D6F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047203A6" w14:textId="1393C59B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Tryjanowski&lt;/Author&gt;&lt;Year&gt;2018&lt;/Year&gt;&lt;RecNum&gt;58&lt;/RecNum&gt;&lt;DisplayText&gt;(Tryjanowski et al. 2018)&lt;/DisplayText&gt;&lt;record&gt;&lt;rec-number&gt;58&lt;/rec-number&gt;&lt;foreign-keys&gt;&lt;key app="EN" db-id="fpfp9wxpuwpvzqezee7v0rpo9tws90se0dzp" timestamp="1576216335"&gt;58&lt;/key&gt;&lt;key app="ENWeb" db-id=""&gt;0&lt;/key&gt;&lt;/foreign-keys&gt;&lt;ref-type name="Journal Article"&gt;17&lt;/ref-type&gt;&lt;contributors&gt;&lt;authors&gt;&lt;author&gt;Tryjanowski, P.&lt;/author&gt;&lt;author&gt;Morelli, F.&lt;/author&gt;&lt;author&gt;Osiejuk, T. S.&lt;/author&gt;&lt;author&gt;Moller, A. P.&lt;/author&gt;&lt;/authors&gt;&lt;/contributors&gt;&lt;auth-address&gt;Institute of Zoology, Poznan University of Life Sciences, Poznan, Poland.&amp;#xD;Faculty of Environmental Sciences, Department of Applied Geoinformatics and Spatial Planning, Czech University of Life Science, Prague, Czech Republic.&amp;#xD;Department of Behavioural Ecology, Institute of Environmental Biology, Faculty of Biology, Adam Mickiewicz University of Poznan, Poznan, Poland.&amp;#xD;Department Ecologie Systematique Evolution, CNRS, AgroParisTech, Universite Paris Sud (Paris XI), Orsay Cedex, France.&lt;/auth-address&gt;&lt;titles&gt;&lt;title&gt;Functional significance of cuckoo Cuculus canorus calls: responses of conspecifics, hosts and non-hosts&lt;/title&gt;&lt;secondary-title&gt;PeerJ&lt;/secondary-title&gt;&lt;/titles&gt;&lt;pages&gt;e5302&lt;/pages&gt;&lt;volume&gt;6&lt;/volume&gt;&lt;edition&gt;2018/09/25&lt;/edition&gt;&lt;keywords&gt;&lt;keyword&gt;Anti-parasite behaviour&lt;/keyword&gt;&lt;keyword&gt;Cuckoo&lt;/keyword&gt;&lt;keyword&gt;Cuculus canorus&lt;/keyword&gt;&lt;keyword&gt;Mobbing&lt;/keyword&gt;&lt;keyword&gt;there are no competing interests.&lt;/keyword&gt;&lt;/keywords&gt;&lt;dates&gt;&lt;year&gt;2018&lt;/year&gt;&lt;/dates&gt;&lt;isbn&gt;2167-8359 (Print)&amp;#xD;2167-8359 (Linking)&lt;/isbn&gt;&lt;accession-num&gt;30245923&lt;/accession-num&gt;&lt;urls&gt;&lt;related-urls&gt;&lt;url&gt;https://www.ncbi.nlm.nih.gov/pubmed/30245923&lt;/url&gt;&lt;/related-urls&gt;&lt;/urls&gt;&lt;custom2&gt;PMC6149496&lt;/custom2&gt;&lt;electronic-resource-num&gt;10.7717/peerj.5302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Tryjanowski et al. 2018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6F465D67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72DD06A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24547F1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589C9A8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Y</w:t>
            </w:r>
            <w:r w:rsidRPr="00B0012F">
              <w:rPr>
                <w:szCs w:val="21"/>
              </w:rPr>
              <w:t>ellow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rble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Dendroic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petechia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0AE0181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5208D9E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89D8CC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oun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of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owbird</w:t>
            </w:r>
          </w:p>
        </w:tc>
        <w:tc>
          <w:tcPr>
            <w:tcW w:w="999" w:type="dxa"/>
            <w:vAlign w:val="center"/>
          </w:tcPr>
          <w:p w14:paraId="0F2E77C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04B6AE38" w14:textId="42189172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Gill&lt;/Author&gt;&lt;Year&gt;1997&lt;/Year&gt;&lt;RecNum&gt;298&lt;/RecNum&gt;&lt;DisplayText&gt;(Gill et al. 1997)&lt;/DisplayText&gt;&lt;record&gt;&lt;rec-number&gt;298&lt;/rec-number&gt;&lt;foreign-keys&gt;&lt;key app="EN" db-id="fpfp9wxpuwpvzqezee7v0rpo9tws90se0dzp" timestamp="1584526653"&gt;298&lt;/key&gt;&lt;key app="ENWeb" db-id=""&gt;0&lt;/key&gt;&lt;/foreign-keys&gt;&lt;ref-type name="Journal Article"&gt;17&lt;/ref-type&gt;&lt;contributors&gt;&lt;authors&gt;&lt;author&gt;Gill, S. A.&lt;/author&gt;&lt;author&gt;Neudorf, D. L.&lt;/author&gt;&lt;author&gt;Sealy, S. G.&lt;/author&gt;&lt;/authors&gt;&lt;/contributors&gt;&lt;titles&gt;&lt;title&gt;Host responses to cowbirds near the nest: cues for recognition&lt;/title&gt;&lt;secondary-title&gt;Animal behaviour&lt;/secondary-title&gt;&lt;/titles&gt;&lt;periodical&gt;&lt;full-title&gt;Animal Behaviour&lt;/full-title&gt;&lt;abbr-1&gt;Anim. Behav.&lt;/abbr-1&gt;&lt;abbr-2&gt;Anim Behav&lt;/abbr-2&gt;&lt;/periodical&gt;&lt;pages&gt;1287-1293&lt;/pages&gt;&lt;volume&gt;53&lt;/volume&gt;&lt;number&gt;6&lt;/number&gt;&lt;dates&gt;&lt;year&gt;1997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Gill et al. 1997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6EB06648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797A280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5E5FBA2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1975BAB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Willow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Flycatch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Empidonax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trailli</w:t>
            </w:r>
            <w:r w:rsidRPr="00B0012F">
              <w:rPr>
                <w:rFonts w:hint="eastAsia"/>
                <w:i/>
                <w:szCs w:val="21"/>
              </w:rPr>
              <w:t>i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5488058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01499F4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06F60D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oun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of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owbird</w:t>
            </w:r>
          </w:p>
        </w:tc>
        <w:tc>
          <w:tcPr>
            <w:tcW w:w="999" w:type="dxa"/>
            <w:vAlign w:val="center"/>
          </w:tcPr>
          <w:p w14:paraId="4BE23AD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40F76A28" w14:textId="1E11F7ED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Uyehara&lt;/Author&gt;&lt;Year&gt;1995&lt;/Year&gt;&lt;RecNum&gt;314&lt;/RecNum&gt;&lt;DisplayText&gt;(Uyehara and Narins 1995)&lt;/DisplayText&gt;&lt;record&gt;&lt;rec-number&gt;314&lt;/rec-number&gt;&lt;foreign-keys&gt;&lt;key app="EN" db-id="fpfp9wxpuwpvzqezee7v0rpo9tws90se0dzp" timestamp="1584534646"&gt;314&lt;/key&gt;&lt;key app="ENWeb" db-id=""&gt;0&lt;/key&gt;&lt;/foreign-keys&gt;&lt;ref-type name="Journal Article"&gt;17&lt;/ref-type&gt;&lt;contributors&gt;&lt;authors&gt;&lt;author&gt;Uyehara, J. C.&lt;/author&gt;&lt;author&gt;Narins, P. M.&lt;/author&gt;&lt;/authors&gt;&lt;/contributors&gt;&lt;titles&gt;&lt;title&gt;Nest defense by willow flycatchers to brood-parasitic intruders&lt;/title&gt;&lt;secondary-title&gt;The Condor&lt;/secondary-title&gt;&lt;/titles&gt;&lt;pages&gt;361-368&lt;/pages&gt;&lt;volume&gt;97&lt;/volume&gt;&lt;number&gt;2&lt;/number&gt;&lt;dates&gt;&lt;year&gt;1995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Uyehara and Narins 1995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1D7DB79D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0050CBA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36A0692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proofErr w:type="spellStart"/>
            <w:r w:rsidRPr="00B0012F">
              <w:rPr>
                <w:szCs w:val="21"/>
              </w:rPr>
              <w:t>Horsfield’s</w:t>
            </w:r>
            <w:proofErr w:type="spellEnd"/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ronze-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halcites</w:t>
            </w:r>
            <w:proofErr w:type="spellEnd"/>
            <w:r>
              <w:rPr>
                <w:i/>
                <w:szCs w:val="21"/>
              </w:rPr>
              <w:t xml:space="preserve"> </w:t>
            </w:r>
            <w:r w:rsidRPr="00B0012F">
              <w:rPr>
                <w:i/>
                <w:szCs w:val="21"/>
              </w:rPr>
              <w:t>basalis</w:t>
            </w:r>
            <w:r w:rsidRPr="00B0012F">
              <w:rPr>
                <w:rFonts w:hint="eastAsia"/>
                <w:szCs w:val="21"/>
              </w:rPr>
              <w:t>)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Shin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ronze-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Chalcites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lucidus</w:t>
            </w:r>
            <w:proofErr w:type="spellEnd"/>
            <w:r w:rsidRPr="00B0012F">
              <w:rPr>
                <w:rFonts w:hint="eastAsia"/>
                <w:szCs w:val="21"/>
              </w:rPr>
              <w:t>)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L</w:t>
            </w:r>
            <w:r w:rsidRPr="00B0012F">
              <w:rPr>
                <w:szCs w:val="21"/>
              </w:rPr>
              <w:t>ittl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ronze</w:t>
            </w:r>
            <w:r w:rsidRPr="00B0012F">
              <w:rPr>
                <w:rFonts w:hint="eastAsia"/>
                <w:szCs w:val="21"/>
              </w:rPr>
              <w:t>-</w:t>
            </w:r>
            <w:r w:rsidRPr="00B0012F">
              <w:rPr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Chalcites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rFonts w:hint="eastAsia"/>
                <w:i/>
                <w:szCs w:val="21"/>
              </w:rPr>
              <w:lastRenderedPageBreak/>
              <w:t>minutill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42EEE791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lastRenderedPageBreak/>
              <w:t>S</w:t>
            </w:r>
            <w:r w:rsidRPr="00B0012F">
              <w:rPr>
                <w:szCs w:val="21"/>
              </w:rPr>
              <w:t>uperb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fairy-wrens</w:t>
            </w:r>
            <w:r>
              <w:rPr>
                <w:i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alu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yan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62368B3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Ocean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6187287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927A67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oun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of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</w:p>
        </w:tc>
        <w:tc>
          <w:tcPr>
            <w:tcW w:w="999" w:type="dxa"/>
            <w:vAlign w:val="center"/>
          </w:tcPr>
          <w:p w14:paraId="2129B8D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58A3C307" w14:textId="4D663624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Kleindorfer&lt;/Author&gt;&lt;Year&gt;2013&lt;/Year&gt;&lt;RecNum&gt;27&lt;/RecNum&gt;&lt;DisplayText&gt;(Kleindorfer et al. 2013)&lt;/DisplayText&gt;&lt;record&gt;&lt;rec-number&gt;27&lt;/rec-number&gt;&lt;foreign-keys&gt;&lt;key app="EN" db-id="fpfp9wxpuwpvzqezee7v0rpo9tws90se0dzp" timestamp="1576216095"&gt;27&lt;/key&gt;&lt;key app="ENWeb" db-id=""&gt;0&lt;/key&gt;&lt;/foreign-keys&gt;&lt;ref-type name="Journal Article"&gt;17&lt;/ref-type&gt;&lt;contributors&gt;&lt;authors&gt;&lt;author&gt;Kleindorfer, S. &lt;/author&gt;&lt;author&gt;Evans, C.&lt;/author&gt;&lt;author&gt;Diane Colombelli-Négrel, &lt;/author&gt;&lt;author&gt;Robertson, J.&lt;/author&gt;&lt;author&gt;Griggio, M. &lt;/author&gt;&lt;author&gt;Hoi, H.&lt;/author&gt;&lt;/authors&gt;&lt;/contributors&gt;&lt;titles&gt;&lt;title&gt;Host response to cuckoo song is predicted by the future risk of brood parasitism&lt;/title&gt;&lt;secondary-title&gt;Frontiers in Zoology&lt;/secondary-title&gt;&lt;/titles&gt;&lt;periodical&gt;&lt;full-title&gt;Frontiers in Zoology&lt;/full-title&gt;&lt;abbr-1&gt;Front Zool&lt;/abbr-1&gt;&lt;/periodical&gt;&lt;pages&gt;30-39&lt;/pages&gt;&lt;volume&gt;10&lt;/volume&gt;&lt;number&gt;1&lt;/number&gt;&lt;dates&gt;&lt;year&gt;2013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Kleindorfer et al. 2013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728F7CEB" w14:textId="77777777" w:rsidTr="00D3198A">
        <w:trPr>
          <w:jc w:val="center"/>
        </w:trPr>
        <w:tc>
          <w:tcPr>
            <w:tcW w:w="1463" w:type="dxa"/>
            <w:vMerge w:val="restart"/>
            <w:vAlign w:val="center"/>
          </w:tcPr>
          <w:p w14:paraId="7AF9D43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ocial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learning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5D4FBF3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proofErr w:type="spellStart"/>
            <w:r w:rsidRPr="00B0012F">
              <w:rPr>
                <w:szCs w:val="21"/>
              </w:rPr>
              <w:t>Horsfield’s</w:t>
            </w:r>
            <w:proofErr w:type="spellEnd"/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ronze-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halcites</w:t>
            </w:r>
            <w:proofErr w:type="spellEnd"/>
            <w:r>
              <w:rPr>
                <w:i/>
                <w:szCs w:val="21"/>
              </w:rPr>
              <w:t xml:space="preserve"> </w:t>
            </w:r>
            <w:r w:rsidRPr="00B0012F">
              <w:rPr>
                <w:i/>
                <w:szCs w:val="21"/>
              </w:rPr>
              <w:t>basalis</w:t>
            </w:r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57685EE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</w:t>
            </w:r>
            <w:r w:rsidRPr="00B0012F">
              <w:rPr>
                <w:szCs w:val="21"/>
              </w:rPr>
              <w:t>uperb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fairy-wren</w:t>
            </w:r>
            <w:r>
              <w:rPr>
                <w:i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alu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yan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5A0D924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Ocean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55B220E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DA65AE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61FAF15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730A709F" w14:textId="2C8D24C0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Feeney&lt;/Author&gt;&lt;Year&gt;2013&lt;/Year&gt;&lt;RecNum&gt;158&lt;/RecNum&gt;&lt;DisplayText&gt;(Feeney and Langmore 2013)&lt;/DisplayText&gt;&lt;record&gt;&lt;rec-number&gt;158&lt;/rec-number&gt;&lt;foreign-keys&gt;&lt;key app="EN" db-id="fpfp9wxpuwpvzqezee7v0rpo9tws90se0dzp" timestamp="1582211562"&gt;158&lt;/key&gt;&lt;key app="ENWeb" db-id=""&gt;0&lt;/key&gt;&lt;/foreign-keys&gt;&lt;ref-type name="Journal Article"&gt;17&lt;/ref-type&gt;&lt;contributors&gt;&lt;authors&gt;&lt;author&gt;Feeney, W. E.&lt;/author&gt;&lt;author&gt;Langmore, N. E.&lt;/author&gt;&lt;/authors&gt;&lt;/contributors&gt;&lt;auth-address&gt;Research School of Biology, Australian National University, Canberra, Australian Capital Territory, Australia. william.e.feeney@gmail.com&lt;/auth-address&gt;&lt;titles&gt;&lt;title&gt;Social learning of a brood parasite by its host&lt;/title&gt;&lt;secondary-title&gt;Biol Lett&lt;/secondary-title&gt;&lt;/titles&gt;&lt;periodical&gt;&lt;full-title&gt;Biological Letters&lt;/full-title&gt;&lt;abbr-1&gt;Biol. Lett.&lt;/abbr-1&gt;&lt;abbr-2&gt;Biol Lett&lt;/abbr-2&gt;&lt;/periodical&gt;&lt;pages&gt;20130443&lt;/pages&gt;&lt;volume&gt;9&lt;/volume&gt;&lt;number&gt;4&lt;/number&gt;&lt;edition&gt;2013/06/14&lt;/edition&gt;&lt;keywords&gt;&lt;keyword&gt;Animals&lt;/keyword&gt;&lt;keyword&gt;Australian Capital Territory&lt;/keyword&gt;&lt;keyword&gt;Birds/parasitology/physiology&lt;/keyword&gt;&lt;keyword&gt;Female&lt;/keyword&gt;&lt;keyword&gt;*Learning&lt;/keyword&gt;&lt;keyword&gt;Male&lt;/keyword&gt;&lt;keyword&gt;Nesting Behavior&lt;/keyword&gt;&lt;keyword&gt;*Social Behavior&lt;/keyword&gt;&lt;keyword&gt;Songbirds/*parasitology/*physiology&lt;/keyword&gt;&lt;keyword&gt;brood parasitism&lt;/keyword&gt;&lt;keyword&gt;coevolution&lt;/keyword&gt;&lt;keyword&gt;cuckoo&lt;/keyword&gt;&lt;keyword&gt;social learning&lt;/keyword&gt;&lt;/keywords&gt;&lt;dates&gt;&lt;year&gt;2013&lt;/year&gt;&lt;pub-dates&gt;&lt;date&gt;Aug 23&lt;/date&gt;&lt;/pub-dates&gt;&lt;/dates&gt;&lt;isbn&gt;1744-957X (Electronic)&amp;#xD;1744-9561 (Linking)&lt;/isbn&gt;&lt;accession-num&gt;23760171&lt;/accession-num&gt;&lt;urls&gt;&lt;related-urls&gt;&lt;url&gt;https://www.ncbi.nlm.nih.gov/pubmed/23760171&lt;/url&gt;&lt;/related-urls&gt;&lt;/urls&gt;&lt;custom2&gt;PMC3730657&lt;/custom2&gt;&lt;electronic-resource-num&gt;10.1098/rsbl.2013.0443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Feeney and Langmore 2013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3120EA51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05B838A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0761830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42EC9E2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</w:t>
            </w:r>
            <w:r w:rsidRPr="00B0012F">
              <w:rPr>
                <w:rFonts w:hint="eastAsia"/>
                <w:szCs w:val="21"/>
              </w:rPr>
              <w:t>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0A7B11C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2E651B0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bookmarkStart w:id="3" w:name="OLE_LINK9"/>
            <w:bookmarkStart w:id="4" w:name="OLE_LINK10"/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lus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layback</w:t>
            </w:r>
            <w:bookmarkEnd w:id="3"/>
            <w:bookmarkEnd w:id="4"/>
          </w:p>
        </w:tc>
        <w:tc>
          <w:tcPr>
            <w:tcW w:w="1418" w:type="dxa"/>
            <w:shd w:val="clear" w:color="auto" w:fill="auto"/>
            <w:vAlign w:val="center"/>
          </w:tcPr>
          <w:p w14:paraId="77CB271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Mobbing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999" w:type="dxa"/>
            <w:vAlign w:val="center"/>
          </w:tcPr>
          <w:p w14:paraId="47A8BDF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2F8C36D9" w14:textId="2E1C9DBD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Davies&lt;/Author&gt;&lt;Year&gt;2009&lt;/Year&gt;&lt;RecNum&gt;155&lt;/RecNum&gt;&lt;DisplayText&gt;(Davies and Welbergen 2009)&lt;/DisplayText&gt;&lt;record&gt;&lt;rec-number&gt;155&lt;/rec-number&gt;&lt;foreign-keys&gt;&lt;key app="EN" db-id="fpfp9wxpuwpvzqezee7v0rpo9tws90se0dzp" timestamp="1582211517"&gt;155&lt;/key&gt;&lt;key app="ENWeb" db-id=""&gt;0&lt;/key&gt;&lt;/foreign-keys&gt;&lt;ref-type name="Journal Article"&gt;17&lt;/ref-type&gt;&lt;contributors&gt;&lt;authors&gt;&lt;author&gt;Davies, N. B.&lt;/author&gt;&lt;author&gt;Welbergen, J. A.&lt;/author&gt;&lt;/authors&gt;&lt;/contributors&gt;&lt;auth-address&gt;Department of Zoology, University of Cambridge, Downing Street, Cambridge CB2 3EJ, UK. n.b.davies@zoo.cam.ac.uk&lt;/auth-address&gt;&lt;titles&gt;&lt;title&gt;Social transmission of a host defense against cuckoo parasitism&lt;/title&gt;&lt;secondary-title&gt;Science&lt;/secondary-title&gt;&lt;/titles&gt;&lt;periodical&gt;&lt;full-title&gt;Science&lt;/full-title&gt;&lt;abbr-1&gt;Science&lt;/abbr-1&gt;&lt;abbr-2&gt;Science&lt;/abbr-2&gt;&lt;/periodical&gt;&lt;pages&gt;1318-20&lt;/pages&gt;&lt;volume&gt;324&lt;/volume&gt;&lt;number&gt;5932&lt;/number&gt;&lt;edition&gt;2009/06/06&lt;/edition&gt;&lt;keywords&gt;&lt;keyword&gt;Animals&lt;/keyword&gt;&lt;keyword&gt;*Behavior, Animal&lt;/keyword&gt;&lt;keyword&gt;*Birds&lt;/keyword&gt;&lt;keyword&gt;Female&lt;/keyword&gt;&lt;keyword&gt;Learning&lt;/keyword&gt;&lt;keyword&gt;Male&lt;/keyword&gt;&lt;keyword&gt;*Nesting Behavior&lt;/keyword&gt;&lt;keyword&gt;Parrots&lt;/keyword&gt;&lt;keyword&gt;Social Behavior&lt;/keyword&gt;&lt;keyword&gt;*Songbirds&lt;/keyword&gt;&lt;keyword&gt;Territoriality&lt;/keyword&gt;&lt;keyword&gt;United Kingdom&lt;/keyword&gt;&lt;keyword&gt;Vocalization, Animal&lt;/keyword&gt;&lt;/keywords&gt;&lt;dates&gt;&lt;year&gt;2009&lt;/year&gt;&lt;pub-dates&gt;&lt;date&gt;Jun 5&lt;/date&gt;&lt;/pub-dates&gt;&lt;/dates&gt;&lt;isbn&gt;1095-9203 (Electronic)&amp;#xD;0036-8075 (Linking)&lt;/isbn&gt;&lt;accession-num&gt;19498167&lt;/accession-num&gt;&lt;urls&gt;&lt;related-urls&gt;&lt;url&gt;https://www.ncbi.nlm.nih.gov/pubmed/19498167&lt;/url&gt;&lt;/related-urls&gt;&lt;/urls&gt;&lt;electronic-resource-num&gt;10.1126/science.1172227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Davies and Welbergen 2009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18492430" w14:textId="77777777" w:rsidTr="00D3198A">
        <w:trPr>
          <w:jc w:val="center"/>
        </w:trPr>
        <w:tc>
          <w:tcPr>
            <w:tcW w:w="1463" w:type="dxa"/>
            <w:vMerge w:val="restart"/>
            <w:vAlign w:val="center"/>
          </w:tcPr>
          <w:p w14:paraId="56C9E3D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ecogniz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dul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arasites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1A3694B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3AF3C94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</w:t>
            </w:r>
            <w:r w:rsidRPr="00B0012F">
              <w:rPr>
                <w:rFonts w:hint="eastAsia"/>
                <w:szCs w:val="21"/>
              </w:rPr>
              <w:t>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357DADB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317E282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playback</w:t>
            </w:r>
            <w:r>
              <w:rPr>
                <w:rFonts w:hint="eastAsia"/>
                <w:szCs w:val="21"/>
              </w:rPr>
              <w:t>;</w:t>
            </w:r>
            <w:r w:rsidRPr="00B0012F">
              <w:rPr>
                <w:szCs w:val="21"/>
              </w:rPr>
              <w:t xml:space="preserve"> 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lus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FD78F3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Alarm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999" w:type="dxa"/>
            <w:vAlign w:val="center"/>
          </w:tcPr>
          <w:p w14:paraId="1B9D7D5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03DEE022" w14:textId="0D5EFCC7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Campobello&lt;/Author&gt;&lt;Year&gt;2011&lt;/Year&gt;&lt;RecNum&gt;152&lt;/RecNum&gt;&lt;DisplayText&gt;(Campobello and Sealy 2011)&lt;/DisplayText&gt;&lt;record&gt;&lt;rec-number&gt;152&lt;/rec-number&gt;&lt;foreign-keys&gt;&lt;key app="EN" db-id="fpfp9wxpuwpvzqezee7v0rpo9tws90se0dzp" timestamp="1582211487"&gt;152&lt;/key&gt;&lt;key app="ENWeb" db-id=""&gt;0&lt;/key&gt;&lt;/foreign-keys&gt;&lt;ref-type name="Journal Article"&gt;17&lt;/ref-type&gt;&lt;contributors&gt;&lt;authors&gt;&lt;author&gt;Campobello, Daniela&lt;/author&gt;&lt;author&gt;Sealy, Spencer G.&lt;/author&gt;&lt;/authors&gt;&lt;/contributors&gt;&lt;titles&gt;&lt;title&gt;Use of social over personal information enhances nest defense against avian brood parasitism&lt;/title&gt;&lt;secondary-title&gt;Behavioral Ecology&lt;/secondary-title&gt;&lt;/titles&gt;&lt;periodical&gt;&lt;full-title&gt;Behavioral Ecology&lt;/full-title&gt;&lt;abbr-1&gt;Behav. Ecol.&lt;/abbr-1&gt;&lt;abbr-2&gt;Behav Ecol&lt;/abbr-2&gt;&lt;/periodical&gt;&lt;pages&gt;422-428&lt;/pages&gt;&lt;volume&gt;22&lt;/volume&gt;&lt;number&gt;2&lt;/number&gt;&lt;section&gt;422&lt;/section&gt;&lt;dates&gt;&lt;year&gt;2011&lt;/year&gt;&lt;/dates&gt;&lt;isbn&gt;1465-7279&amp;#xD;1045-2249&lt;/isbn&gt;&lt;urls&gt;&lt;/urls&gt;&lt;electronic-resource-num&gt;10.1093/beheco/arq225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Campobello and Sealy 2011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276722B4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48FE02E1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53C1497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392CC20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Great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r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051D932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5AA28FD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lus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974003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oun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of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</w:p>
        </w:tc>
        <w:tc>
          <w:tcPr>
            <w:tcW w:w="999" w:type="dxa"/>
            <w:vAlign w:val="center"/>
          </w:tcPr>
          <w:p w14:paraId="62384BA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24BAA560" w14:textId="6EE8EDFE" w:rsidR="00B8513B" w:rsidRPr="0078117F" w:rsidRDefault="00B8513B" w:rsidP="00D3198A">
            <w:pPr>
              <w:shd w:val="clear" w:color="auto" w:fill="FFFFFF"/>
              <w:jc w:val="center"/>
              <w:rPr>
                <w:color w:val="FF0000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Bártol&lt;/Author&gt;&lt;Year&gt;2002&lt;/Year&gt;&lt;RecNum&gt;150&lt;/RecNum&gt;&lt;DisplayText&gt;(Bártol et al. 2002)&lt;/DisplayText&gt;&lt;record&gt;&lt;rec-number&gt;150&lt;/rec-number&gt;&lt;foreign-keys&gt;&lt;key app="EN" db-id="fpfp9wxpuwpvzqezee7v0rpo9tws90se0dzp" timestamp="1582211392"&gt;150&lt;/key&gt;&lt;key app="ENWeb" db-id=""&gt;0&lt;/key&gt;&lt;/foreign-keys&gt;&lt;ref-type name="Journal Article"&gt;17&lt;/ref-type&gt;&lt;contributors&gt;&lt;authors&gt;&lt;author&gt;Bártol, I.&lt;/author&gt;&lt;author&gt;Karcza, Z.&lt;/author&gt;&lt;author&gt;Moskát, C.&lt;/author&gt;&lt;author&gt;Røskaft, E.&lt;/author&gt;&lt;author&gt;Kisbenedek, T.&lt;/author&gt;&lt;/authors&gt;&lt;/contributors&gt;&lt;titles&gt;&lt;title&gt;&lt;style face="normal" font="Times New Roman" size="100%"&gt;Responses of great reed warblers &lt;/style&gt;&lt;style face="italic" font="Times New Roman" size="100%"&gt;Acrocephalus arundinaceus&lt;/style&gt;&lt;style face="normal" font="Times New Roman" size="100%"&gt; to experimental brood parasitism: the effects of a cuckoo &lt;/style&gt;&lt;style face="italic" font="Times New Roman" size="100%"&gt;Cuculus canorus&lt;/style&gt;&lt;style face="normal" font="Times New Roman" size="100%"&gt; dummy and egg mimicry&lt;/style&gt;&lt;/title&gt;&lt;secondary-title&gt;Journal of Avian Biology&lt;/secondary-title&gt;&lt;/titles&gt;&lt;periodical&gt;&lt;full-title&gt;Journal of Avian Biology&lt;/full-title&gt;&lt;abbr-1&gt;J. Avian Biol.&lt;/abbr-1&gt;&lt;abbr-2&gt;J Avian Biol&lt;/abbr-2&gt;&lt;/periodical&gt;&lt;pages&gt;420-425&lt;/pages&gt;&lt;volume&gt;33&lt;/volume&gt;&lt;number&gt;4&lt;/number&gt;&lt;dates&gt;&lt;year&gt;2002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Bártol et al. 2002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168AE526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3AAB0A2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4EB1BEA1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13EB0A5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</w:t>
            </w:r>
            <w:r w:rsidRPr="00B0012F">
              <w:rPr>
                <w:rFonts w:hint="eastAsia"/>
                <w:szCs w:val="21"/>
              </w:rPr>
              <w:t>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3AF996D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141D402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133D86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7D021AB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54C7F83B" w14:textId="6D185F65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Duckworth&lt;/Author&gt;&lt;Year&gt;1991&lt;/Year&gt;&lt;RecNum&gt;11&lt;/RecNum&gt;&lt;DisplayText&gt;(Duckworth 1991)&lt;/DisplayText&gt;&lt;record&gt;&lt;rec-number&gt;11&lt;/rec-number&gt;&lt;foreign-keys&gt;&lt;key app="EN" db-id="fpfp9wxpuwpvzqezee7v0rpo9tws90se0dzp" timestamp="1576215977"&gt;11&lt;/key&gt;&lt;key app="ENWeb" db-id=""&gt;0&lt;/key&gt;&lt;/foreign-keys&gt;&lt;ref-type name="Journal Article"&gt;17&lt;/ref-type&gt;&lt;contributors&gt;&lt;authors&gt;&lt;author&gt;Duckworth, J. W.&lt;/author&gt;&lt;/authors&gt;&lt;/contributors&gt;&lt;titles&gt;&lt;title&gt;&lt;style face="normal" font="default" size="100%"&gt;Responses of breeding reed warblers &lt;/style&gt;&lt;style face="italic" font="default" size="100%"&gt;Acrocephalus scirpaceus&lt;/style&gt;&lt;style face="normal" font="default" size="100%"&gt; to mounts of sparrowhawk&lt;/style&gt;&lt;style face="italic" font="default" size="100%"&gt; Accipiter nisus&lt;/style&gt;&lt;style face="normal" font="default" size="100%"&gt;, cuckoo &lt;/style&gt;&lt;style face="italic" font="default" size="100%"&gt;Cuculus canorus &lt;/style&gt;&lt;style face="normal" font="default" size="100%"&gt;and jay&lt;/style&gt;&lt;style face="italic" font="default" size="100%"&gt; Garrulus glandarius&lt;/style&gt;&lt;/title&gt;&lt;secondary-title&gt;Ibis&lt;/secondary-title&gt;&lt;/titles&gt;&lt;periodical&gt;&lt;full-title&gt;Ibis&lt;/full-title&gt;&lt;abbr-1&gt;Ibis&lt;/abbr-1&gt;&lt;abbr-2&gt;Ibis&lt;/abbr-2&gt;&lt;/periodical&gt;&lt;pages&gt;68-74&lt;/pages&gt;&lt;volume&gt;133&lt;/volume&gt;&lt;number&gt;1&lt;/number&gt;&lt;dates&gt;&lt;year&gt;1991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Duckworth 1991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5191B699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6985A3F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46F1222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2BB8656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</w:t>
            </w:r>
            <w:r w:rsidRPr="00B0012F">
              <w:rPr>
                <w:rFonts w:hint="eastAsia"/>
                <w:szCs w:val="21"/>
              </w:rPr>
              <w:t>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5C16C01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6FD4EC01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66EC98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7336919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0F7D361D" w14:textId="28E15221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Campobello&lt;/Author&gt;&lt;Year&gt;2010&lt;/Year&gt;&lt;RecNum&gt;151&lt;/RecNum&gt;&lt;DisplayText&gt;(Campobello and Sealy 2010)&lt;/DisplayText&gt;&lt;record&gt;&lt;rec-number&gt;151&lt;/rec-number&gt;&lt;foreign-keys&gt;&lt;key app="EN" db-id="fpfp9wxpuwpvzqezee7v0rpo9tws90se0dzp" timestamp="1582211431"&gt;151&lt;/key&gt;&lt;key app="ENWeb" db-id=""&gt;0&lt;/key&gt;&lt;/foreign-keys&gt;&lt;ref-type name="Journal Article"&gt;17&lt;/ref-type&gt;&lt;contributors&gt;&lt;authors&gt;&lt;author&gt;Campobello, Daniela&lt;/author&gt;&lt;author&gt;Sealy, Spencer G.&lt;/author&gt;&lt;/authors&gt;&lt;/contributors&gt;&lt;titles&gt;&lt;title&gt;&lt;style face="normal" font="default" size="100%"&gt;Enemy Recognition of Reed Warblers (&lt;/style&gt;&lt;style face="italic" font="default" size="100%"&gt;Acrocephalus scirpaceus&lt;/style&gt;&lt;style face="normal" font="default" size="100%"&gt;): Threats and Reproductive Value Act Independently in Nest Defence Modulation&lt;/style&gt;&lt;/title&gt;&lt;secondary-title&gt;Ethology&lt;/secondary-title&gt;&lt;/titles&gt;&lt;periodical&gt;&lt;full-title&gt;Ethology&lt;/full-title&gt;&lt;abbr-1&gt;Ethology&lt;/abbr-1&gt;&lt;abbr-2&gt;Ethology&lt;/abbr-2&gt;&lt;/periodical&gt;&lt;pages&gt;498-508&lt;/pages&gt;&lt;volume&gt;116&lt;/volume&gt;&lt;number&gt;6&lt;/number&gt;&lt;section&gt;498&lt;/section&gt;&lt;dates&gt;&lt;year&gt;2010&lt;/year&gt;&lt;/dates&gt;&lt;isbn&gt;01791613&amp;#xD;14390310&lt;/isbn&gt;&lt;urls&gt;&lt;/urls&gt;&lt;electronic-resource-num&gt;10.1111/j.1439-0310.2010.01764.x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Campobello and Sealy 2010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02CF5003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5E16F10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3129BDD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296587B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Oriental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re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rbler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orientali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3714A62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s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2E367611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A5C2C7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3D2387B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171B0659" w14:textId="334D2DCE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Li&lt;/Author&gt;&lt;Year&gt;2015&lt;/Year&gt;&lt;RecNum&gt;30&lt;/RecNum&gt;&lt;DisplayText&gt;(Li et al. 2015)&lt;/DisplayText&gt;&lt;record&gt;&lt;rec-number&gt;30&lt;/rec-number&gt;&lt;foreign-keys&gt;&lt;key app="EN" db-id="fpfp9wxpuwpvzqezee7v0rpo9tws90se0dzp" timestamp="1576216125"&gt;30&lt;/key&gt;&lt;key app="ENWeb" db-id=""&gt;0&lt;/key&gt;&lt;/foreign-keys&gt;&lt;ref-type name="Journal Article"&gt;17&lt;/ref-type&gt;&lt;contributors&gt;&lt;authors&gt;&lt;author&gt;Li, Donglai&lt;/author&gt;&lt;author&gt;Wei, Hongwei&lt;/author&gt;&lt;author&gt;Zhang, Zhengwang&lt;/author&gt;&lt;author&gt;Liang, Wei&lt;/author&gt;&lt;author&gt;Stokke, Bård G&lt;/author&gt;&lt;/authors&gt;&lt;/contributors&gt;&lt;titles&gt;&lt;title&gt;&lt;style face="normal" font="default" size="100%"&gt;Oriental reed warbler (&lt;/style&gt;&lt;style face="italic" font="default" size="100%"&gt;Acrocephalus orientalis&lt;/style&gt;&lt;style face="normal" font="default" size="100%"&gt;) nest defence behaviour towards brood parasites and nest predators&lt;/style&gt;&lt;/title&gt;&lt;secondary-title&gt;Behaviour&lt;/secondary-title&gt;&lt;/titles&gt;&lt;periodical&gt;&lt;full-title&gt;Behaviour&lt;/full-title&gt;&lt;abbr-1&gt;Behaviour&lt;/abbr-1&gt;&lt;abbr-2&gt;Behaviour&lt;/abbr-2&gt;&lt;/periodical&gt;&lt;pages&gt;1601-1621&lt;/pages&gt;&lt;volume&gt;152&lt;/volume&gt;&lt;number&gt;12-13&lt;/number&gt;&lt;section&gt;1601&lt;/section&gt;&lt;dates&gt;&lt;year&gt;2015&lt;/year&gt;&lt;/dates&gt;&lt;isbn&gt;0005-7959&amp;#xD;1568-539X&lt;/isbn&gt;&lt;urls&gt;&lt;/urls&gt;&lt;electronic-resource-num&gt;10.1163/1568539x-00003295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Li et al. 2015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46C9F531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663D481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5803CC1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24B9532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Great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r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74B75C2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39580AD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1A54B9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3D5216D5" w14:textId="77777777" w:rsidR="00B8513B" w:rsidRPr="00B0012F" w:rsidRDefault="00B8513B" w:rsidP="00D3198A">
            <w:pPr>
              <w:shd w:val="clear" w:color="auto" w:fill="FFFFFF"/>
              <w:jc w:val="center"/>
              <w:rPr>
                <w:rFonts w:ascii="Times-Roman" w:hAnsi="Times-Roman"/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1142B297" w14:textId="48783611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rFonts w:ascii="Times-Roman" w:hAnsi="Times-Roman" w:hint="eastAsia"/>
                <w:szCs w:val="21"/>
              </w:rPr>
              <w:fldChar w:fldCharType="begin"/>
            </w:r>
            <w:r>
              <w:rPr>
                <w:rFonts w:ascii="Times-Roman" w:hAnsi="Times-Roman" w:hint="eastAsia"/>
                <w:szCs w:val="21"/>
              </w:rPr>
              <w:instrText xml:space="preserve"> ADDIN EN.CITE &lt;EndNote&gt;&lt;Cite&gt;&lt;Author&gt;Honza&lt;/Author&gt;&lt;Year&gt;2006&lt;/Year&gt;&lt;RecNum&gt;168&lt;/RecNum&gt;&lt;DisplayText&gt;(Honza et al. 2006)&lt;/DisplayText&gt;&lt;record&gt;&lt;rec-number&gt;168&lt;/rec-number&gt;&lt;foreign-keys&gt;&lt;key app="EN" db-id="fpfp9wxpuwpvzqezee7v0rpo9tws90se0dzp" timestamp="1582211760"&gt;168&lt;/key&gt;&lt;key app="ENWeb" db-id=""&gt;0&lt;/key&gt;&lt;/foreign-keys&gt;&lt;ref-type name="Journal Article"&gt;17&lt;/ref-type&gt;&lt;contributors&gt;&lt;authors&gt;&lt;author&gt;Honza, Marcel&lt;/author&gt;&lt;author&gt;</w:instrText>
            </w:r>
            <w:r>
              <w:rPr>
                <w:rFonts w:ascii="Times-Roman" w:hAnsi="Times-Roman" w:hint="eastAsia"/>
                <w:szCs w:val="21"/>
              </w:rPr>
              <w:instrText>Š</w:instrText>
            </w:r>
            <w:r>
              <w:rPr>
                <w:rFonts w:ascii="Times-Roman" w:hAnsi="Times-Roman" w:hint="eastAsia"/>
                <w:szCs w:val="21"/>
              </w:rPr>
              <w:instrText>icha, V</w:instrText>
            </w:r>
            <w:r>
              <w:rPr>
                <w:rFonts w:ascii="Times-Roman" w:hAnsi="Times-Roman" w:hint="eastAsia"/>
                <w:szCs w:val="21"/>
              </w:rPr>
              <w:instrText>á</w:instrText>
            </w:r>
            <w:r>
              <w:rPr>
                <w:rFonts w:ascii="Times-Roman" w:hAnsi="Times-Roman" w:hint="eastAsia"/>
                <w:szCs w:val="21"/>
              </w:rPr>
              <w:instrText>clav&lt;/author&gt;&lt;author&gt;Proch</w:instrText>
            </w:r>
            <w:r>
              <w:rPr>
                <w:rFonts w:ascii="Times-Roman" w:hAnsi="Times-Roman" w:hint="eastAsia"/>
                <w:szCs w:val="21"/>
              </w:rPr>
              <w:instrText>á</w:instrText>
            </w:r>
            <w:r>
              <w:rPr>
                <w:rFonts w:ascii="Times-Roman" w:hAnsi="Times-Roman" w:hint="eastAsia"/>
                <w:szCs w:val="21"/>
              </w:rPr>
              <w:instrText>zka, Petr&lt;/author&gt;&lt;author&gt;Le</w:instrText>
            </w:r>
            <w:r w:rsidRPr="00CC4C71">
              <w:rPr>
                <w:rFonts w:ascii="MS Gothic" w:hAnsi="MS Gothic" w:hint="cs"/>
              </w:rPr>
              <w:instrText>ž</w:instrText>
            </w:r>
            <w:r>
              <w:rPr>
                <w:rFonts w:ascii="Times-Roman" w:hAnsi="Times-Roman" w:hint="eastAsia"/>
                <w:szCs w:val="21"/>
              </w:rPr>
              <w:instrText>alov</w:instrText>
            </w:r>
            <w:r>
              <w:rPr>
                <w:rFonts w:ascii="Times-Roman" w:hAnsi="Times-Roman" w:hint="eastAsia"/>
                <w:szCs w:val="21"/>
              </w:rPr>
              <w:instrText>á</w:instrText>
            </w:r>
            <w:r>
              <w:rPr>
                <w:rFonts w:ascii="Times-Roman" w:hAnsi="Times-Roman" w:hint="eastAsia"/>
                <w:szCs w:val="21"/>
              </w:rPr>
              <w:instrText>, Radka&lt;/author&gt;&lt;/authors&gt;&lt;/contributors&gt;&lt;titles&gt;&lt;title&gt;&lt;style face="normal" font="default" size="100%"&gt;Host nest defense against a color-dimorphic brood parasite: great reed warblers (&lt;/style&gt;&lt;style face="italic" font="default" size="100%"&gt;Acrocephalus arundinaceus&lt;/style&gt;&lt;style face="normal" font="default" size="100%"&gt;) versus common cuckoos (&lt;/style&gt;&lt;style face="italic" font="default" size="100%"&gt;Cuculus canorus&lt;/style&gt;&lt;style face="normal" font="default" size="100%"&gt;)&lt;/style&gt;&lt;/title&gt;&lt;secondary-title&gt;Journal of Ornithology&lt;/secondary-title&gt;&lt;/titles&gt;&lt;periodical&gt;&lt;full-title&gt;Journal of Ornithology&lt;/full-title&gt;&lt;abbr-1&gt;J Ornithol&lt;/abbr-1&gt;&lt;/periodical&gt;&lt;pages&gt;629-637&lt;/pages&gt;&lt;volume&gt;147&lt;/volume&gt;&lt;number&gt;4&lt;/number&gt;&lt;section&gt;629&lt;/section&gt;&lt;dates&gt;&lt;year&gt;2006&lt;/year&gt;&lt;/dates&gt;&lt;isbn&gt;0021-8375&amp;#xD;1439-0361&lt;/isbn&gt;&lt;urls&gt;&lt;/urls&gt;&lt;electronic-resource-num&gt;10.1007/s10336-006-0088-y&lt;/electronic-resource-num&gt;&lt;/record&gt;&lt;/Cite&gt;&lt;/EndNote&gt;</w:instrText>
            </w:r>
            <w:r w:rsidRPr="009D2AF3">
              <w:rPr>
                <w:rFonts w:ascii="Times-Roman" w:hAnsi="Times-Roman" w:hint="eastAsia"/>
                <w:szCs w:val="21"/>
              </w:rPr>
              <w:fldChar w:fldCharType="separate"/>
            </w:r>
            <w:r w:rsidRPr="009D2AF3">
              <w:rPr>
                <w:rFonts w:ascii="Times-Roman" w:hAnsi="Times-Roman" w:hint="eastAsia"/>
                <w:noProof/>
                <w:szCs w:val="21"/>
              </w:rPr>
              <w:t>Honza et al. 2006</w:t>
            </w:r>
            <w:r w:rsidRPr="009D2AF3">
              <w:rPr>
                <w:rFonts w:ascii="Times-Roman" w:hAnsi="Times-Roman" w:hint="eastAsia"/>
                <w:szCs w:val="21"/>
              </w:rPr>
              <w:fldChar w:fldCharType="end"/>
            </w:r>
          </w:p>
        </w:tc>
      </w:tr>
      <w:tr w:rsidR="00B8513B" w:rsidRPr="00B0012F" w14:paraId="31698A2F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4CD0245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680E87F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1082628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Y</w:t>
            </w:r>
            <w:r w:rsidRPr="00B0012F">
              <w:rPr>
                <w:szCs w:val="21"/>
              </w:rPr>
              <w:t>ellow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rble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Dendroic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petechia</w:t>
            </w:r>
            <w:proofErr w:type="spellEnd"/>
            <w:r w:rsidRPr="00B0012F">
              <w:rPr>
                <w:szCs w:val="21"/>
              </w:rPr>
              <w:t>)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red-wing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lack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Agelaius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phoeni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750A821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2F2CF31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A775BB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0005DCC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7BF2EC8B" w14:textId="2AEFA945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Gill&lt;/Author&gt;&lt;Year&gt;2008&lt;/Year&gt;&lt;RecNum&gt;163&lt;/RecNum&gt;&lt;DisplayText&gt;(Gill et al. 2008)&lt;/DisplayText&gt;&lt;record&gt;&lt;rec-number&gt;163&lt;/rec-number&gt;&lt;foreign-keys&gt;&lt;key app="EN" db-id="fpfp9wxpuwpvzqezee7v0rpo9tws90se0dzp" timestamp="1582211631"&gt;163&lt;/key&gt;&lt;key app="ENWeb" db-id=""&gt;0&lt;/key&gt;&lt;/foreign-keys&gt;&lt;ref-type name="Journal Article"&gt;17&lt;/ref-type&gt;&lt;contributors&gt;&lt;authors&gt;&lt;author&gt;Gill, Sharon A.&lt;/author&gt;&lt;author&gt;Neudorf, Diane L. H.&lt;/author&gt;&lt;author&gt;Sealy, Spencer G.&lt;/author&gt;&lt;/authors&gt;&lt;/contributors&gt;&lt;titles&gt;&lt;title&gt;Do Hosts Discriminate between Sexually Dichromatic Male and Female Brown-headed Cowbirds?&lt;/title&gt;&lt;secondary-title&gt;Ethology&lt;/secondary-title&gt;&lt;/titles&gt;&lt;periodical&gt;&lt;full-title&gt;Ethology&lt;/full-title&gt;&lt;abbr-1&gt;Ethology&lt;/abbr-1&gt;&lt;abbr-2&gt;Ethology&lt;/abbr-2&gt;&lt;/periodical&gt;&lt;pages&gt;548-556&lt;/pages&gt;&lt;volume&gt;114&lt;/volume&gt;&lt;number&gt;6&lt;/number&gt;&lt;section&gt;548&lt;/section&gt;&lt;dates&gt;&lt;year&gt;2008&lt;/year&gt;&lt;/dates&gt;&lt;isbn&gt;0179-1613&amp;#xD;1439-0310&lt;/isbn&gt;&lt;urls&gt;&lt;/urls&gt;&lt;electronic-resource-num&gt;10.1111/j.1439-0310.2008.01501.x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Gill et al. 2008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26936BDA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38E6EDE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0E40FBE1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6E0B951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Y</w:t>
            </w:r>
            <w:r w:rsidRPr="00B0012F">
              <w:rPr>
                <w:szCs w:val="21"/>
              </w:rPr>
              <w:t>ellow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rble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Dendroic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petechia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4D648A7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25201CA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Dumm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BF7A8A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470CF54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572AF8B0" w14:textId="1FB861F3" w:rsidR="00B8513B" w:rsidRPr="0078117F" w:rsidRDefault="00B8513B" w:rsidP="00D3198A">
            <w:pPr>
              <w:shd w:val="clear" w:color="auto" w:fill="FFFFFF"/>
              <w:jc w:val="center"/>
              <w:rPr>
                <w:color w:val="FF0000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Gill&lt;/Author&gt;&lt;Year&gt;1996&lt;/Year&gt;&lt;RecNum&gt;164&lt;/RecNum&gt;&lt;DisplayText&gt;(Gill and Sealy 1996)&lt;/DisplayText&gt;&lt;record&gt;&lt;rec-number&gt;164&lt;/rec-number&gt;&lt;foreign-keys&gt;&lt;key app="EN" db-id="fpfp9wxpuwpvzqezee7v0rpo9tws90se0dzp" timestamp="1582211634"&gt;164&lt;/key&gt;&lt;key app="ENWeb" db-id=""&gt;0&lt;/key&gt;&lt;/foreign-keys&gt;&lt;ref-type name="Journal Article"&gt;17&lt;/ref-type&gt;&lt;contributors&gt;&lt;authors&gt;&lt;author&gt;Gill, S. A.&lt;/author&gt;&lt;author&gt;Sealy, S. G.&lt;/author&gt;&lt;/authors&gt;&lt;/contributors&gt;&lt;titles&gt;&lt;title&gt;Nest defence by yellow warblers: recognition of a brood parasite and an avian nest predator&lt;/title&gt;&lt;secondary-title&gt;Behaviour&lt;/secondary-title&gt;&lt;/titles&gt;&lt;periodical&gt;&lt;full-title&gt;Behaviour&lt;/full-title&gt;&lt;abbr-1&gt;Behaviour&lt;/abbr-1&gt;&lt;abbr-2&gt;Behaviour&lt;/abbr-2&gt;&lt;/periodical&gt;&lt;pages&gt;263-282&lt;/pages&gt;&lt;volume&gt;133&lt;/volume&gt;&lt;number&gt;3-4&lt;/number&gt;&lt;dates&gt;&lt;year&gt;1996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Gill and Sealy 1996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4FD3EA1C" w14:textId="77777777" w:rsidTr="00D3198A">
        <w:trPr>
          <w:jc w:val="center"/>
        </w:trPr>
        <w:tc>
          <w:tcPr>
            <w:tcW w:w="1463" w:type="dxa"/>
            <w:vMerge w:val="restart"/>
            <w:vAlign w:val="center"/>
          </w:tcPr>
          <w:p w14:paraId="009D63F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djus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lastRenderedPageBreak/>
              <w:t>behavio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ccord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to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arasitism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risk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31109F1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lastRenderedPageBreak/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lastRenderedPageBreak/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65B3530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lastRenderedPageBreak/>
              <w:t>R</w:t>
            </w:r>
            <w:r w:rsidRPr="00B0012F">
              <w:rPr>
                <w:rFonts w:hint="eastAsia"/>
                <w:szCs w:val="21"/>
              </w:rPr>
              <w:t>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lastRenderedPageBreak/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2B85F31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lastRenderedPageBreak/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4CCAFDD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lastRenderedPageBreak/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279D89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lastRenderedPageBreak/>
              <w:t>—</w:t>
            </w:r>
          </w:p>
        </w:tc>
        <w:tc>
          <w:tcPr>
            <w:tcW w:w="999" w:type="dxa"/>
            <w:vAlign w:val="center"/>
          </w:tcPr>
          <w:p w14:paraId="3776A90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5E3FC776" w14:textId="4FB0944C" w:rsidR="00B8513B" w:rsidRPr="009D2AF3" w:rsidRDefault="00B8513B" w:rsidP="00E3297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Thorogood&lt;/Author&gt;&lt;Year&gt;2013&lt;/Year&gt;&lt;RecNum&gt;181&lt;/RecNum&gt;&lt;DisplayText&gt;(Thorogood and Davies 2013b)&lt;/DisplayText&gt;&lt;record&gt;&lt;rec-number&gt;181&lt;/rec-number&gt;&lt;foreign-keys&gt;&lt;key app="EN" db-id="fpfp9wxpuwpvzqezee7v0rpo9tws90se0dzp" timestamp="1582247830"&gt;181&lt;/key&gt;&lt;key app="ENWeb" db-id=""&gt;0&lt;/key&gt;&lt;/foreign-keys&gt;&lt;ref-type name="Journal Article"&gt;17&lt;/ref-type&gt;&lt;contributors&gt;&lt;authors&gt;&lt;author&gt;Thorogood, R.&lt;/author&gt;&lt;author&gt;Davies, N. B.&lt;/author&gt;&lt;/authors&gt;&lt;/contributors&gt;&lt;titles&gt;&lt;title&gt;Reed warbler hosts fine-tune their defenses to track three decades of cuckoo decline&lt;/title&gt;&lt;secondary-title&gt;Evolution&lt;/secondary-title&gt;&lt;/titles&gt;&lt;periodical&gt;&lt;full-title&gt;Evolution&lt;/full-title&gt;&lt;abbr-1&gt;Evolution&lt;/abbr-1&gt;&lt;abbr-2&gt;Evolution&lt;/abbr-2&gt;&lt;/periodical&gt;&lt;pages&gt;3545-3555&lt;/pages&gt;&lt;volume&gt;67&lt;/volume&gt;&lt;number&gt;12&lt;/number&gt;&lt;dates&gt;&lt;year&gt;2013&lt;/year&gt;&lt;/dates&gt;&lt;urls&gt;&lt;/urls&gt;&lt;electronic-resource-num&gt;10.1111/evo.12213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 xml:space="preserve">Thorogood and </w:t>
            </w:r>
            <w:r>
              <w:rPr>
                <w:noProof/>
                <w:szCs w:val="21"/>
              </w:rPr>
              <w:lastRenderedPageBreak/>
              <w:t>Davies 2013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7D7EFE33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0FC911C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2FBB144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370672C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</w:t>
            </w:r>
            <w:r w:rsidRPr="00B0012F">
              <w:rPr>
                <w:rFonts w:hint="eastAsia"/>
                <w:szCs w:val="21"/>
              </w:rPr>
              <w:t>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0D6D83C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3D66049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DCB331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47745E4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565106CE" w14:textId="4D34C59C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Lindholm&lt;/Author&gt;&lt;Year&gt;2000&lt;/Year&gt;&lt;RecNum&gt;303&lt;/RecNum&gt;&lt;DisplayText&gt;(Lindholm and Thomas 2000)&lt;/DisplayText&gt;&lt;record&gt;&lt;rec-number&gt;303&lt;/rec-number&gt;&lt;foreign-keys&gt;&lt;key app="EN" db-id="fpfp9wxpuwpvzqezee7v0rpo9tws90se0dzp" timestamp="1584526745"&gt;303&lt;/key&gt;&lt;key app="ENWeb" db-id=""&gt;0&lt;/key&gt;&lt;/foreign-keys&gt;&lt;ref-type name="Journal Article"&gt;17&lt;/ref-type&gt;&lt;contributors&gt;&lt;authors&gt;&lt;author&gt;Lindholm, A.&lt;/author&gt;&lt;author&gt;Thomas, R.&lt;/author&gt;&lt;/authors&gt;&lt;/contributors&gt;&lt;titles&gt;&lt;title&gt;Between populations of Reed Warblers in defences against brood parasitism&lt;/title&gt;&lt;secondary-title&gt;Behaviour&lt;/secondary-title&gt;&lt;/titles&gt;&lt;periodical&gt;&lt;full-title&gt;Behaviour&lt;/full-title&gt;&lt;abbr-1&gt;Behaviour&lt;/abbr-1&gt;&lt;abbr-2&gt;Behaviour&lt;/abbr-2&gt;&lt;/periodical&gt;&lt;pages&gt;25-42&lt;/pages&gt;&lt;volume&gt;137&lt;/volume&gt;&lt;number&gt;1&lt;/number&gt;&lt;dates&gt;&lt;year&gt;2000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Lindholm and Thomas 2000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39D37C81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0BEAE3E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4D36456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</w:t>
            </w:r>
            <w:r w:rsidRPr="00B0012F">
              <w:rPr>
                <w:szCs w:val="21"/>
              </w:rPr>
              <w:t>hin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ronze-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Chalcites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lucid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361044A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</w:t>
            </w:r>
            <w:r w:rsidRPr="00B0012F">
              <w:rPr>
                <w:szCs w:val="21"/>
              </w:rPr>
              <w:t>uperb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fairy-wren</w:t>
            </w:r>
            <w:r>
              <w:rPr>
                <w:i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alu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yan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292666C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Ocean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41429FC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3F8CFA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6B42967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7492ABBE" w14:textId="6657F72D" w:rsidR="00B8513B" w:rsidRPr="009D2AF3" w:rsidRDefault="00B8513B" w:rsidP="00D3198A">
            <w:pPr>
              <w:shd w:val="clear" w:color="auto" w:fill="FFFFFF"/>
              <w:jc w:val="center"/>
              <w:rPr>
                <w:rFonts w:ascii="Times-Roman" w:hAnsi="Times-Roman"/>
                <w:szCs w:val="21"/>
              </w:rPr>
            </w:pPr>
            <w:r w:rsidRPr="009D2AF3">
              <w:rPr>
                <w:rFonts w:ascii="Times-Roman" w:hAnsi="Times-Roman"/>
                <w:szCs w:val="21"/>
              </w:rPr>
              <w:fldChar w:fldCharType="begin"/>
            </w:r>
            <w:r>
              <w:rPr>
                <w:rFonts w:ascii="Times-Roman" w:hAnsi="Times-Roman" w:hint="eastAsia"/>
                <w:szCs w:val="21"/>
              </w:rPr>
              <w:instrText xml:space="preserve"> ADDIN EN.CITE &lt;EndNote&gt;&lt;Cite&gt;&lt;Author&gt;Langmore&lt;/Author&gt;&lt;Year&gt;2012&lt;/Year&gt;&lt;RecNum&gt;1332&lt;/RecNum&gt;&lt;DisplayText&gt;(Langmore et al. 2012)&lt;/DisplayText&gt;&lt;record&gt;&lt;rec-number&gt;1332&lt;/rec-number&gt;&lt;foreign-keys&gt;&lt;key app="EN" db-id="fsspsx9v22depbe0x5s5dpa3fpwvwdtwtzef" timestamp="1582938025"&gt;1332&lt;/key&gt;&lt;/foreign-keys&gt;&lt;ref-type name="Journal Article"&gt;17&lt;/ref-type&gt;&lt;contributors&gt;&lt;authors&gt;&lt;author&gt;Langmore, N. E.&lt;/author&gt;&lt;author&gt;Feeney, W. E. &lt;/author&gt;&lt;author&gt;Crowe-Riddell, J.&lt;/author&gt;&lt;author&gt;Luan, H.&lt;/author&gt;&lt;author&gt;Louwrens, K. M.&lt;/author&gt;&lt;author&gt;Cockburn, A.&lt;/author&gt;&lt;/authors&gt;&lt;/contributors&gt;&lt;titles&gt;&lt;title&gt;&lt;style face="normal" font="default" size="100%"&gt;Learned recognition of brood parasitic cuckoos in the superb fairy-wren &lt;/style&gt;&lt;style face="italic" font="default" size="100%"&gt;Malurus cyaneus&lt;/style&gt;&lt;/title&gt;&lt;secondary-title&gt;Behavioral Ecology&lt;/secondary-title&gt;&lt;/titles&gt;&lt;periodical&gt;&lt;full-title&gt;Behavioral Ecology&lt;/full-title&gt;&lt;abbr-1&gt;Behav. Ecol.&lt;/abbr-1&gt;&lt;abbr-2&gt;Behav Ecol&lt;/abbr-2&gt;&lt;/periodical&gt;&lt;pages&gt;798-805&lt;/pages&gt;&lt;volume&gt;23&lt;/volume&gt;&lt;number&gt;4&lt;/number&gt;&lt;dates&gt;&lt;year&gt;2012&lt;/year&gt;&lt;/dates&gt;&lt;urls&gt;&lt;/urls&gt;&lt;electronic-resource-num&gt;10.1093/beheco/ars033&lt;/electronic-resource-num&gt;&lt;/record&gt;&lt;/Cite&gt;&lt;/EndNote&gt;</w:instrText>
            </w:r>
            <w:r w:rsidRPr="009D2AF3">
              <w:rPr>
                <w:rFonts w:ascii="Times-Roman" w:hAnsi="Times-Roman"/>
                <w:szCs w:val="21"/>
              </w:rPr>
              <w:fldChar w:fldCharType="separate"/>
            </w:r>
            <w:r w:rsidRPr="009D2AF3">
              <w:rPr>
                <w:rFonts w:ascii="Times-Roman" w:hAnsi="Times-Roman"/>
                <w:noProof/>
                <w:szCs w:val="21"/>
              </w:rPr>
              <w:t>Langmore et al. 2012</w:t>
            </w:r>
            <w:r w:rsidRPr="009D2AF3">
              <w:rPr>
                <w:rFonts w:ascii="Times-Roman" w:hAnsi="Times-Roman"/>
                <w:szCs w:val="21"/>
              </w:rPr>
              <w:fldChar w:fldCharType="end"/>
            </w:r>
          </w:p>
        </w:tc>
      </w:tr>
      <w:tr w:rsidR="00B8513B" w:rsidRPr="00B0012F" w14:paraId="3D3613FC" w14:textId="77777777" w:rsidTr="00D3198A">
        <w:trPr>
          <w:jc w:val="center"/>
        </w:trPr>
        <w:tc>
          <w:tcPr>
            <w:tcW w:w="1463" w:type="dxa"/>
            <w:vMerge w:val="restart"/>
            <w:vAlign w:val="center"/>
          </w:tcPr>
          <w:p w14:paraId="015C2AA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Mak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specific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larm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alls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47DDB8B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2005039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Blackcaps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r w:rsidRPr="00B0012F">
              <w:rPr>
                <w:i/>
                <w:iCs/>
                <w:szCs w:val="21"/>
              </w:rPr>
              <w:t>Sylvia</w:t>
            </w:r>
            <w:r>
              <w:rPr>
                <w:i/>
                <w:iCs/>
                <w:szCs w:val="21"/>
              </w:rPr>
              <w:t xml:space="preserve"> </w:t>
            </w:r>
            <w:proofErr w:type="spellStart"/>
            <w:r w:rsidRPr="00B0012F">
              <w:rPr>
                <w:i/>
                <w:iCs/>
                <w:szCs w:val="21"/>
              </w:rPr>
              <w:t>atricapilla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7B68012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60026AE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7CBD91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4254118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2E3187DE" w14:textId="6F95A573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Grim&lt;/Author&gt;&lt;Year&gt;2008&lt;/Year&gt;&lt;RecNum&gt;18&lt;/RecNum&gt;&lt;DisplayText&gt;(Grim 2008)&lt;/DisplayText&gt;&lt;record&gt;&lt;rec-number&gt;18&lt;/rec-number&gt;&lt;foreign-keys&gt;&lt;key app="EN" db-id="fpfp9wxpuwpvzqezee7v0rpo9tws90se0dzp" timestamp="1576216030"&gt;18&lt;/key&gt;&lt;key app="ENWeb" db-id=""&gt;0&lt;/key&gt;&lt;/foreign-keys&gt;&lt;ref-type name="Journal Article"&gt;17&lt;/ref-type&gt;&lt;contributors&gt;&lt;authors&gt;&lt;author&gt;Grim, Tomáš&lt;/author&gt;&lt;/authors&gt;&lt;/contributors&gt;&lt;titles&gt;&lt;title&gt;&lt;style face="normal" font="default" size="100%"&gt;Are Blackcaps (&lt;/style&gt;&lt;style face="italic" font="default" size="100%"&gt;Sylvia atricapilla&lt;/style&gt;&lt;style face="normal" font="default" size="100%"&gt;) defending their nests also calling for help from their neighbours?&lt;/style&gt;&lt;/title&gt;&lt;secondary-title&gt;Journal of Ornithology&lt;/secondary-title&gt;&lt;/titles&gt;&lt;periodical&gt;&lt;full-title&gt;Journal of Ornithology&lt;/full-title&gt;&lt;abbr-1&gt;J Ornithol&lt;/abbr-1&gt;&lt;/periodical&gt;&lt;pages&gt;169-180&lt;/pages&gt;&lt;volume&gt;149&lt;/volume&gt;&lt;number&gt;2&lt;/number&gt;&lt;section&gt;169&lt;/section&gt;&lt;dates&gt;&lt;year&gt;2008&lt;/year&gt;&lt;/dates&gt;&lt;isbn&gt;0021-8375&amp;#xD;1439-0361&lt;/isbn&gt;&lt;urls&gt;&lt;/urls&gt;&lt;electronic-resource-num&gt;10.1007/s10336-007-0257-7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Grim 2008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41E79245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5EA9773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264EB26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341EC8D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Y</w:t>
            </w:r>
            <w:r w:rsidRPr="00B0012F">
              <w:rPr>
                <w:szCs w:val="21"/>
              </w:rPr>
              <w:t>ellow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rble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Dendroic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petechia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1C0C05D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1449279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580391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331C4AB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5F6BB40F" w14:textId="24F1A2EA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Hobson&lt;/Author&gt;&lt;Year&gt;1989&lt;/Year&gt;&lt;RecNum&gt;166&lt;/RecNum&gt;&lt;DisplayText&gt;(Hobson and Sealy 1989)&lt;/DisplayText&gt;&lt;record&gt;&lt;rec-number&gt;166&lt;/rec-number&gt;&lt;foreign-keys&gt;&lt;key app="EN" db-id="fpfp9wxpuwpvzqezee7v0rpo9tws90se0dzp" timestamp="1582211652"&gt;166&lt;/key&gt;&lt;key app="ENWeb" db-id=""&gt;0&lt;/key&gt;&lt;/foreign-keys&gt;&lt;ref-type name="Journal Article"&gt;17&lt;/ref-type&gt;&lt;contributors&gt;&lt;authors&gt;&lt;author&gt;Hobson, K. A.&lt;/author&gt;&lt;author&gt;Sealy, S. G.&lt;/author&gt;&lt;/authors&gt;&lt;/contributors&gt;&lt;titles&gt;&lt;title&gt;Responses of yellow warblers to the threat of cowbird parasitism&lt;/title&gt;&lt;secondary-title&gt;Animal Behaviour&lt;/secondary-title&gt;&lt;/titles&gt;&lt;periodical&gt;&lt;full-title&gt;Animal Behaviour&lt;/full-title&gt;&lt;abbr-1&gt;Anim. Behav.&lt;/abbr-1&gt;&lt;abbr-2&gt;Anim Behav&lt;/abbr-2&gt;&lt;/periodical&gt;&lt;pages&gt;510-519&lt;/pages&gt;&lt;volume&gt;38&lt;/volume&gt;&lt;number&gt;3&lt;/number&gt;&lt;dates&gt;&lt;year&gt;1989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Hobson and Sealy 1989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3241AADC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6BE32D5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054F5F5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510A36E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34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otential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hosts</w:t>
            </w:r>
            <w:r w:rsidRPr="00B0012F">
              <w:rPr>
                <w:rFonts w:hint="eastAsia"/>
                <w:szCs w:val="21"/>
                <w:vertAlign w:val="superscript"/>
              </w:rPr>
              <w:t>*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0FE8CD4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7118E23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2AADFE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505D447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25185A01" w14:textId="59D20AF7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Robertson&lt;/Author&gt;&lt;Year&gt;1977&lt;/Year&gt;&lt;RecNum&gt;176&lt;/RecNum&gt;&lt;DisplayText&gt;(Robertson and Norman 1977)&lt;/DisplayText&gt;&lt;record&gt;&lt;rec-number&gt;176&lt;/rec-number&gt;&lt;foreign-keys&gt;&lt;key app="EN" db-id="fpfp9wxpuwpvzqezee7v0rpo9tws90se0dzp" timestamp="1582247813"&gt;176&lt;/key&gt;&lt;key app="ENWeb" db-id=""&gt;0&lt;/key&gt;&lt;/foreign-keys&gt;&lt;ref-type name="Journal Article"&gt;17&lt;/ref-type&gt;&lt;contributors&gt;&lt;authors&gt;&lt;author&gt;Robertson, R. J.  &lt;/author&gt;&lt;author&gt;Norman, R. F.&lt;/author&gt;&lt;/authors&gt;&lt;/contributors&gt;&lt;titles&gt;&lt;title&gt;&lt;style face="normal" font="default" size="100%"&gt;The function and evolution of aggressive host behavior towards the Brown-headed Cowbird (&lt;/style&gt;&lt;style face="italic" font="default" size="100%"&gt;Molothrus ater&lt;/style&gt;&lt;style face="normal" font="default" size="100%"&gt;)&lt;/style&gt;&lt;/title&gt;&lt;secondary-title&gt;Canadian Journal of Zoology&lt;/secondary-title&gt;&lt;/titles&gt;&lt;periodical&gt;&lt;full-title&gt;Canadian Journal of Zoology&lt;/full-title&gt;&lt;abbr-1&gt;Can. J. Zool.&lt;/abbr-1&gt;&lt;abbr-2&gt;Can J Zool&lt;/abbr-2&gt;&lt;/periodical&gt;&lt;pages&gt;508-518&lt;/pages&gt;&lt;volume&gt;55&lt;/volume&gt;&lt;number&gt;3&lt;/number&gt;&lt;dates&gt;&lt;year&gt;1977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Robertson and Norman 1977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6318F18D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1C44933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0DD1526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3253A2B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Least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f</w:t>
            </w:r>
            <w:r w:rsidRPr="00B0012F">
              <w:rPr>
                <w:szCs w:val="21"/>
              </w:rPr>
              <w:t>lycatch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Ernpidonax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>
              <w:rPr>
                <w:i/>
                <w:szCs w:val="21"/>
              </w:rPr>
              <w:t>m</w:t>
            </w:r>
            <w:r w:rsidRPr="00B0012F">
              <w:rPr>
                <w:i/>
                <w:szCs w:val="21"/>
              </w:rPr>
              <w:t>inimu</w:t>
            </w:r>
            <w:r w:rsidRPr="00B0012F">
              <w:rPr>
                <w:rFonts w:hint="eastAsia"/>
                <w:i/>
                <w:szCs w:val="21"/>
              </w:rPr>
              <w:t>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4D9744F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3F3E825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C1A202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7151A53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643BBEF0" w14:textId="7011F8F1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Briskie&lt;/Author&gt;&lt;Year&gt;1989&lt;/Year&gt;&lt;RecNum&gt;148&lt;/RecNum&gt;&lt;DisplayText&gt;(Briskie and Sealy 1989)&lt;/DisplayText&gt;&lt;record&gt;&lt;rec-number&gt;148&lt;/rec-number&gt;&lt;foreign-keys&gt;&lt;key app="EN" db-id="fpfp9wxpuwpvzqezee7v0rpo9tws90se0dzp" timestamp="1582211386"&gt;148&lt;/key&gt;&lt;key app="ENWeb" db-id=""&gt;0&lt;/key&gt;&lt;/foreign-keys&gt;&lt;ref-type name="Journal Article"&gt;17&lt;/ref-type&gt;&lt;contributors&gt;&lt;authors&gt;&lt;author&gt;Briskie, J.V.  &lt;/author&gt;&lt;author&gt;Sealy, S.G.&lt;/author&gt;&lt;/authors&gt;&lt;/contributors&gt;&lt;titles&gt;&lt;title&gt;Changes in nest defense against a brood parasite over the breeding cycle&lt;/title&gt;&lt;secondary-title&gt;Ethology&lt;/secondary-title&gt;&lt;/titles&gt;&lt;periodical&gt;&lt;full-title&gt;Ethology&lt;/full-title&gt;&lt;abbr-1&gt;Ethology&lt;/abbr-1&gt;&lt;abbr-2&gt;Ethology&lt;/abbr-2&gt;&lt;/periodical&gt;&lt;pages&gt;61-67&lt;/pages&gt;&lt;volume&gt;82&lt;/volume&gt;&lt;dates&gt;&lt;year&gt;1989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Briskie and Sealy 1989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78693B63" w14:textId="77777777" w:rsidTr="00D3198A">
        <w:trPr>
          <w:jc w:val="center"/>
        </w:trPr>
        <w:tc>
          <w:tcPr>
            <w:tcW w:w="1463" w:type="dxa"/>
            <w:vAlign w:val="center"/>
          </w:tcPr>
          <w:p w14:paraId="4EF78B6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Increas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incubatio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all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rate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09ACF9A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proofErr w:type="spellStart"/>
            <w:r w:rsidRPr="00B0012F">
              <w:rPr>
                <w:szCs w:val="21"/>
              </w:rPr>
              <w:t>Horsfield’s</w:t>
            </w:r>
            <w:proofErr w:type="spellEnd"/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ronze-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halcites</w:t>
            </w:r>
            <w:proofErr w:type="spellEnd"/>
            <w:r>
              <w:rPr>
                <w:i/>
                <w:szCs w:val="21"/>
              </w:rPr>
              <w:t xml:space="preserve"> </w:t>
            </w:r>
            <w:r w:rsidRPr="00B0012F">
              <w:rPr>
                <w:i/>
                <w:szCs w:val="21"/>
              </w:rPr>
              <w:t>basalis</w:t>
            </w:r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4BF2CE8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</w:t>
            </w:r>
            <w:r w:rsidRPr="00B0012F">
              <w:rPr>
                <w:szCs w:val="21"/>
              </w:rPr>
              <w:t>uperb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fairy-wrens</w:t>
            </w:r>
            <w:r>
              <w:rPr>
                <w:i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alu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yan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3CE97D0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Ocean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646EAF5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54A6E9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oun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of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</w:p>
        </w:tc>
        <w:tc>
          <w:tcPr>
            <w:tcW w:w="999" w:type="dxa"/>
            <w:vAlign w:val="center"/>
          </w:tcPr>
          <w:p w14:paraId="138218C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00FCAC43" w14:textId="0EA2F463" w:rsidR="00B8513B" w:rsidRPr="0078117F" w:rsidRDefault="00B8513B" w:rsidP="00D3198A">
            <w:pPr>
              <w:shd w:val="clear" w:color="auto" w:fill="FFFFFF"/>
              <w:jc w:val="center"/>
              <w:rPr>
                <w:color w:val="FF0000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Kleindorfer&lt;/Author&gt;&lt;Year&gt;2014&lt;/Year&gt;&lt;RecNum&gt;252&lt;/RecNum&gt;&lt;DisplayText&gt;(Kleindorfer et al. 2014)&lt;/DisplayText&gt;&lt;record&gt;&lt;rec-number&gt;252&lt;/rec-number&gt;&lt;foreign-keys&gt;&lt;key app="EN" db-id="fpfp9wxpuwpvzqezee7v0rpo9tws90se0dzp" timestamp="1582346270"&gt;252&lt;/key&gt;&lt;key app="ENWeb" db-id=""&gt;0&lt;/key&gt;&lt;/foreign-keys&gt;&lt;ref-type name="Journal Article"&gt;17&lt;/ref-type&gt;&lt;contributors&gt;&lt;authors&gt;&lt;author&gt;Kleindorfer, S.&lt;/author&gt;&lt;author&gt;Evans, C.&lt;/author&gt;&lt;author&gt;Colombelli-Negrel, D.&lt;/author&gt;&lt;/authors&gt;&lt;/contributors&gt;&lt;auth-address&gt;School of Biological Sciences, Flinders University, , GPO Box 2100, Adelaide, South Australia 5001, Australia.&lt;/auth-address&gt;&lt;titles&gt;&lt;title&gt;Females that experience threat are better teachers&lt;/title&gt;&lt;secondary-title&gt;Biol Lett&lt;/secondary-title&gt;&lt;/titles&gt;&lt;periodical&gt;&lt;full-title&gt;Biological Letters&lt;/full-title&gt;&lt;abbr-1&gt;Biol. Lett.&lt;/abbr-1&gt;&lt;abbr-2&gt;Biol Lett&lt;/abbr-2&gt;&lt;/periodical&gt;&lt;pages&gt;20140046&lt;/pages&gt;&lt;volume&gt;10&lt;/volume&gt;&lt;number&gt;5&lt;/number&gt;&lt;edition&gt;2014/05/09&lt;/edition&gt;&lt;keywords&gt;&lt;keyword&gt;Animals&lt;/keyword&gt;&lt;keyword&gt;Female&lt;/keyword&gt;&lt;keyword&gt;*Maternal Behavior&lt;/keyword&gt;&lt;keyword&gt;Nesting Behavior&lt;/keyword&gt;&lt;keyword&gt;*Songbirds&lt;/keyword&gt;&lt;keyword&gt;*Vocalization, Animal&lt;/keyword&gt;&lt;keyword&gt;brood parasitism&lt;/keyword&gt;&lt;keyword&gt;embryonic learning&lt;/keyword&gt;&lt;keyword&gt;frontline defence&lt;/keyword&gt;&lt;keyword&gt;host-parasite arms race&lt;/keyword&gt;&lt;/keywords&gt;&lt;dates&gt;&lt;year&gt;2014&lt;/year&gt;&lt;pub-dates&gt;&lt;date&gt;May&lt;/date&gt;&lt;/pub-dates&gt;&lt;/dates&gt;&lt;isbn&gt;1744-957X (Electronic)&amp;#xD;1744-9561 (Linking)&lt;/isbn&gt;&lt;accession-num&gt;24806422&lt;/accession-num&gt;&lt;urls&gt;&lt;related-urls&gt;&lt;url&gt;https://www.ncbi.nlm.nih.gov/pubmed/24806422&lt;/url&gt;&lt;/related-urls&gt;&lt;/urls&gt;&lt;custom2&gt;PMC4046367&lt;/custom2&gt;&lt;electronic-resource-num&gt;10.1098/rsbl.2014.0046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Kleindorfer et al. 2014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3428E0F2" w14:textId="77777777" w:rsidTr="00D3198A">
        <w:trPr>
          <w:jc w:val="center"/>
        </w:trPr>
        <w:tc>
          <w:tcPr>
            <w:tcW w:w="1463" w:type="dxa"/>
            <w:vMerge w:val="restart"/>
            <w:vAlign w:val="center"/>
          </w:tcPr>
          <w:p w14:paraId="781835E1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larm</w:t>
            </w:r>
            <w:r w:rsidRPr="00B0012F">
              <w:rPr>
                <w:rFonts w:hint="eastAsia"/>
                <w:szCs w:val="21"/>
              </w:rPr>
              <w:t>;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rotec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nest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53D7FA4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1FA9C4F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Y</w:t>
            </w:r>
            <w:r w:rsidRPr="00B0012F">
              <w:rPr>
                <w:szCs w:val="21"/>
              </w:rPr>
              <w:t>ellow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rble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Dendroic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petechia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4EF6410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58286DD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20AF74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19BDF3C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273EED78" w14:textId="62229E60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Kuehn&lt;/Author&gt;&lt;Year&gt;2016&lt;/Year&gt;&lt;RecNum&gt;169&lt;/RecNum&gt;&lt;DisplayText&gt;(Kuehn et al. 2016)&lt;/DisplayText&gt;&lt;record&gt;&lt;rec-number&gt;169&lt;/rec-number&gt;&lt;foreign-keys&gt;&lt;key app="EN" db-id="fpfp9wxpuwpvzqezee7v0rpo9tws90se0dzp" timestamp="1582211934"&gt;169&lt;/key&gt;&lt;key app="ENWeb" db-id=""&gt;0&lt;/key&gt;&lt;/foreign-keys&gt;&lt;ref-type name="Journal Article"&gt;17&lt;/ref-type&gt;&lt;contributors&gt;&lt;authors&gt;&lt;author&gt;Kuehn, Michael J.&lt;/author&gt;&lt;author&gt;Peer, Brian D.&lt;/author&gt;&lt;author&gt;McCleery, Robert A.&lt;/author&gt;&lt;author&gt;Rothstein, Stephen I.&lt;/author&gt;&lt;/authors&gt;&lt;/contributors&gt;&lt;titles&gt;&lt;title&gt;Yellow warbler defenses are retained in the absence of brood parasitism but enhanced by experience with cowbirds&lt;/title&gt;&lt;secondary-title&gt;Behavioral Ecology&lt;/secondary-title&gt;&lt;/titles&gt;&lt;periodical&gt;&lt;full-title&gt;Behavioral Ecology&lt;/full-title&gt;&lt;abbr-1&gt;Behav. Ecol.&lt;/abbr-1&gt;&lt;abbr-2&gt;Behav Ecol&lt;/abbr-2&gt;&lt;/periodical&gt;&lt;pages&gt;279-286&lt;/pages&gt;&lt;volume&gt;27&lt;/volume&gt;&lt;number&gt;1&lt;/number&gt;&lt;section&gt;279&lt;/section&gt;&lt;dates&gt;&lt;year&gt;2016&lt;/year&gt;&lt;/dates&gt;&lt;isbn&gt;1045-2249&amp;#xD;1465-7279&lt;/isbn&gt;&lt;urls&gt;&lt;/urls&gt;&lt;electronic-resource-num&gt;10.1093/beheco/arv145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Kuehn et al. 2016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0CBE83C9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1F4A814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084E40B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3D15374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Y</w:t>
            </w:r>
            <w:r w:rsidRPr="00B0012F">
              <w:rPr>
                <w:szCs w:val="21"/>
              </w:rPr>
              <w:t>ellow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rble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Dendroic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petechia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71F631E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0CE52A9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EA0656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7A60271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55C8A067" w14:textId="01B41F83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Teather&lt;/Author&gt;&lt;Year&gt;2000&lt;/Year&gt;&lt;RecNum&gt;180&lt;/RecNum&gt;&lt;DisplayText&gt;(Teather and Cronin 2000)&lt;/DisplayText&gt;&lt;record&gt;&lt;rec-number&gt;180&lt;/rec-number&gt;&lt;foreign-keys&gt;&lt;key app="EN" db-id="fpfp9wxpuwpvzqezee7v0rpo9tws90se0dzp" timestamp="1582247827"&gt;180&lt;/key&gt;&lt;key app="ENWeb" db-id=""&gt;0&lt;/key&gt;&lt;/foreign-keys&gt;&lt;ref-type name="Journal Article"&gt;17&lt;/ref-type&gt;&lt;contributors&gt;&lt;authors&gt;&lt;author&gt;Teather, K. &lt;/author&gt;&lt;author&gt;Cronin, S.&lt;/author&gt;&lt;/authors&gt;&lt;/contributors&gt;&lt;titles&gt;&lt;title&gt;The response of yellow warblers to brown-headed cowbird models in Prince Edward Island&lt;/title&gt;&lt;secondary-title&gt;Canadian journal of zoology&lt;/secondary-title&gt;&lt;/titles&gt;&lt;periodical&gt;&lt;full-title&gt;Canadian Journal of Zoology&lt;/full-title&gt;&lt;abbr-1&gt;Can. J. Zool.&lt;/abbr-1&gt;&lt;abbr-2&gt;Can J Zool&lt;/abbr-2&gt;&lt;/periodical&gt;&lt;pages&gt;883-885&lt;/pages&gt;&lt;volume&gt;78&lt;/volume&gt;&lt;number&gt;5&lt;/number&gt;&lt;dates&gt;&lt;year&gt;2000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Teather and Cronin 2000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34DDAA33" w14:textId="77777777" w:rsidTr="00D3198A">
        <w:trPr>
          <w:jc w:val="center"/>
        </w:trPr>
        <w:tc>
          <w:tcPr>
            <w:tcW w:w="1463" w:type="dxa"/>
            <w:vMerge w:val="restart"/>
            <w:vAlign w:val="center"/>
          </w:tcPr>
          <w:p w14:paraId="03D26CD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ggressive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ehavio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including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lastRenderedPageBreak/>
              <w:t>alarm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alls</w:t>
            </w:r>
          </w:p>
        </w:tc>
        <w:tc>
          <w:tcPr>
            <w:tcW w:w="1813" w:type="dxa"/>
            <w:shd w:val="clear" w:color="auto" w:fill="auto"/>
            <w:vAlign w:val="center"/>
          </w:tcPr>
          <w:p w14:paraId="3AA758F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lastRenderedPageBreak/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410DC1A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Great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r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47CB9C3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693463F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lus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9ECA65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Soun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of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</w:p>
        </w:tc>
        <w:tc>
          <w:tcPr>
            <w:tcW w:w="999" w:type="dxa"/>
            <w:vAlign w:val="center"/>
          </w:tcPr>
          <w:p w14:paraId="26B74C9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61026B5D" w14:textId="345F99FD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Moskát&lt;/Author&gt;&lt;Year&gt;2005&lt;/Year&gt;&lt;RecNum&gt;172&lt;/RecNum&gt;&lt;DisplayText&gt;(Moskát 2005)&lt;/DisplayText&gt;&lt;record&gt;&lt;rec-number&gt;172&lt;/rec-number&gt;&lt;foreign-keys&gt;&lt;key app="EN" db-id="fpfp9wxpuwpvzqezee7v0rpo9tws90se0dzp" timestamp="1582247803"&gt;172&lt;/key&gt;&lt;key app="ENWeb" db-id=""&gt;0&lt;/key&gt;&lt;/foreign-keys&gt;&lt;ref-type name="Journal Article"&gt;17&lt;/ref-type&gt;&lt;contributors&gt;&lt;authors&gt;&lt;author&gt;Moskát, C.&lt;/author&gt;&lt;/authors&gt;&lt;/contributors&gt;&lt;titles&gt;&lt;title&gt;Nest defence and egg rejection in great reed warblers over the breeding cycle: are they synchronised with the risk of brood parasitism?&lt;/title&gt;&lt;secondary-title&gt;Annales Zoologici Fennici&lt;/secondary-title&gt;&lt;/titles&gt;&lt;periodical&gt;&lt;full-title&gt;Annales Zoologici Fennici&lt;/full-title&gt;&lt;abbr-1&gt;Ann. Zool. Fenn.&lt;/abbr-1&gt;&lt;abbr-2&gt;Ann Zool Fenn&lt;/abbr-2&gt;&lt;/periodical&gt;&lt;pages&gt;579-586&lt;/pages&gt;&lt;volume&gt;42&lt;/volume&gt;&lt;dates&gt;&lt;year&gt;2005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Moskát 2005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2AC6B3B1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36D7311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7882C23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4B611AF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</w:t>
            </w:r>
            <w:r w:rsidRPr="00B0012F">
              <w:rPr>
                <w:rFonts w:hint="eastAsia"/>
                <w:szCs w:val="21"/>
              </w:rPr>
              <w:t>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6755042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438CEE0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094AD0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32BDE21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3998822C" w14:textId="5FB8CD9C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Welbergen&lt;/Author&gt;&lt;Year&gt;2009&lt;/Year&gt;&lt;RecNum&gt;93&lt;/RecNum&gt;&lt;DisplayText&gt;(Welbergen and Davies 2009)&lt;/DisplayText&gt;&lt;record&gt;&lt;rec-number&gt;93&lt;/rec-number&gt;&lt;foreign-keys&gt;&lt;key app="EN" db-id="fpfp9wxpuwpvzqezee7v0rpo9tws90se0dzp" timestamp="1581342260"&gt;93&lt;/key&gt;&lt;key app="ENWeb" db-id=""&gt;0&lt;/key&gt;&lt;/foreign-keys&gt;&lt;ref-type name="Journal Article"&gt;17&lt;/ref-type&gt;&lt;contributors&gt;&lt;authors&gt;&lt;author&gt;Welbergen, J. A.&lt;/author&gt;&lt;author&gt;Davies, N. B.&lt;/author&gt;&lt;/authors&gt;&lt;/contributors&gt;&lt;auth-address&gt;Department of Zoology, University of Cambridge, Cambridge, United Kingdom. jaw44@cam.ac.uk&lt;/auth-address&gt;&lt;titles&gt;&lt;title&gt;Strategic variation in mobbing as a front line of defense against brood parasitism&lt;/title&gt;&lt;secondary-title&gt;Curr Biol&lt;/secondary-title&gt;&lt;/titles&gt;&lt;periodical&gt;&lt;full-title&gt;Current Biology&lt;/full-title&gt;&lt;abbr-1&gt;Curr. Biol.&lt;/abbr-1&gt;&lt;abbr-2&gt;Curr Biol&lt;/abbr-2&gt;&lt;/periodical&gt;&lt;pages&gt;235-40&lt;/pages&gt;&lt;volume&gt;19&lt;/volume&gt;&lt;number&gt;3&lt;/number&gt;&lt;edition&gt;2009/02/03&lt;/edition&gt;&lt;keywords&gt;&lt;keyword&gt;Adaptation, Biological/*physiology&lt;/keyword&gt;&lt;keyword&gt;*Aggression&lt;/keyword&gt;&lt;keyword&gt;Animals&lt;/keyword&gt;&lt;keyword&gt;*Biological Evolution&lt;/keyword&gt;&lt;keyword&gt;England&lt;/keyword&gt;&lt;keyword&gt;Logistic Models&lt;/keyword&gt;&lt;keyword&gt;Nesting Behavior/*physiology&lt;/keyword&gt;&lt;keyword&gt;Songbirds/*physiology&lt;/keyword&gt;&lt;/keywords&gt;&lt;dates&gt;&lt;year&gt;2009&lt;/year&gt;&lt;pub-dates&gt;&lt;date&gt;Feb 10&lt;/date&gt;&lt;/pub-dates&gt;&lt;/dates&gt;&lt;isbn&gt;1879-0445 (Electronic)&amp;#xD;0960-9822 (Linking)&lt;/isbn&gt;&lt;accession-num&gt;19185495&lt;/accession-num&gt;&lt;urls&gt;&lt;related-urls&gt;&lt;url&gt;https://www.ncbi.nlm.nih.gov/pubmed/19185495&lt;/url&gt;&lt;/related-urls&gt;&lt;/urls&gt;&lt;electronic-resource-num&gt;10.1016/j.cub.2008.12.041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Welbergen and Davies 2009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542A3467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23E861B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24FAAB1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3F81540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</w:t>
            </w:r>
            <w:r w:rsidRPr="00B0012F">
              <w:rPr>
                <w:rFonts w:hint="eastAsia"/>
                <w:szCs w:val="21"/>
              </w:rPr>
              <w:t>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5F80D0B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6BD36C8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8F7101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29304FC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3D71DCA3" w14:textId="65205A30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Honza&lt;/Author&gt;&lt;Year&gt;2004&lt;/Year&gt;&lt;RecNum&gt;167&lt;/RecNum&gt;&lt;DisplayText&gt;(Honza et al. 2004)&lt;/DisplayText&gt;&lt;record&gt;&lt;rec-number&gt;167&lt;/rec-number&gt;&lt;foreign-keys&gt;&lt;key app="EN" db-id="fpfp9wxpuwpvzqezee7v0rpo9tws90se0dzp" timestamp="1582211723"&gt;167&lt;/key&gt;&lt;key app="ENWeb" db-id=""&gt;0&lt;/key&gt;&lt;/foreign-keys&gt;&lt;ref-type name="Journal Article"&gt;17&lt;/ref-type&gt;&lt;contributors&gt;&lt;authors&gt;&lt;author&gt;Honza, Marcel&lt;/author&gt;&lt;author&gt;Grim, Tomás&lt;/author&gt;&lt;author&gt;Capek, Miroslav&lt;/author&gt;&lt;author&gt;Moksnes, Arne&lt;/author&gt;&lt;author&gt;Røskaft, Eivin&lt;/author&gt;&lt;/authors&gt;&lt;/contributors&gt;&lt;titles&gt;&lt;title&gt;Nest defence, enemy recognition and nest inspection behaviour of experimentally parasitized Reed WarblersAcrocephalus scirpaceus&lt;/title&gt;&lt;secondary-title&gt;Bird Study&lt;/secondary-title&gt;&lt;/titles&gt;&lt;periodical&gt;&lt;full-title&gt;Bird Study&lt;/full-title&gt;&lt;abbr-1&gt;Bird Study&lt;/abbr-1&gt;&lt;abbr-2&gt;Bird Study&lt;/abbr-2&gt;&lt;/periodical&gt;&lt;pages&gt;256-263&lt;/pages&gt;&lt;volume&gt;51&lt;/volume&gt;&lt;number&gt;3&lt;/number&gt;&lt;section&gt;256&lt;/section&gt;&lt;dates&gt;&lt;year&gt;2004&lt;/year&gt;&lt;/dates&gt;&lt;isbn&gt;0006-3657&amp;#xD;1944-6705&lt;/isbn&gt;&lt;urls&gt;&lt;/urls&gt;&lt;electronic-resource-num&gt;10.1080/00063650409461361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Honza et al. 2004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1C26E025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72292F6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310D6AE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ommon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ucu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nor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6ACACE9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Great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r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R</w:t>
            </w:r>
            <w:r w:rsidRPr="00B0012F">
              <w:rPr>
                <w:rFonts w:hint="eastAsia"/>
                <w:szCs w:val="21"/>
              </w:rPr>
              <w:t>ee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arbler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crocephal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rundinaceu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0164A3A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0CE69F5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  <w:r>
              <w:rPr>
                <w:rFonts w:hint="eastAsia"/>
                <w:szCs w:val="21"/>
              </w:rPr>
              <w:t xml:space="preserve"> </w:t>
            </w:r>
            <w:r w:rsidRPr="002F0EC2">
              <w:rPr>
                <w:szCs w:val="21"/>
              </w:rPr>
              <w:t>plus playback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67AF75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366F8ED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70C6F80C" w14:textId="5BD9C772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Dyrcz&lt;/Author&gt;&lt;Year&gt;2006&lt;/Year&gt;&lt;RecNum&gt;157&lt;/RecNum&gt;&lt;DisplayText&gt;(Dyrcz and Hałupka 2006)&lt;/DisplayText&gt;&lt;record&gt;&lt;rec-number&gt;157&lt;/rec-number&gt;&lt;foreign-keys&gt;&lt;key app="EN" db-id="fpfp9wxpuwpvzqezee7v0rpo9tws90se0dzp" timestamp="1582211549"&gt;157&lt;/key&gt;&lt;key app="ENWeb" db-id=""&gt;0&lt;/key&gt;&lt;/foreign-keys&gt;&lt;ref-type name="Journal Article"&gt;17&lt;/ref-type&gt;&lt;contributors&gt;&lt;authors&gt;&lt;author&gt;Dyrcz, A. &lt;/author&gt;&lt;author&gt;&lt;style face="normal" font="default" size="100%"&gt;Ha&lt;/style&gt;&lt;style face="normal" font="default" charset="238" size="100%"&gt;łupka, L.&lt;/style&gt;&lt;/author&gt;&lt;/authors&gt;&lt;/contributors&gt;&lt;titles&gt;&lt;title&gt;&lt;style face="normal" font="Times New Roman" size="100%"&gt;Great reed warbler &lt;/style&gt;&lt;style face="italic" font="Times New Roman" size="100%"&gt;Acrocephalus arundinaceus&lt;/style&gt;&lt;style face="normal" font="Times New Roman" size="100%"&gt; and reed warbler &lt;/style&gt;&lt;style face="italic" font="Times New Roman" size="100%"&gt;Acrocephalus scirpaceus&lt;/style&gt;&lt;style face="normal" font="Times New Roman" size="100%"&gt; respond differently to cuckoo dummy at the nest&lt;/style&gt;&lt;/title&gt;&lt;secondary-title&gt;Journal of Ornithology&lt;/secondary-title&gt;&lt;/titles&gt;&lt;periodical&gt;&lt;full-title&gt;Journal of Ornithology&lt;/full-title&gt;&lt;abbr-1&gt;J Ornithol&lt;/abbr-1&gt;&lt;/periodical&gt;&lt;pages&gt;649-652&lt;/pages&gt;&lt;volume&gt;147&lt;/volume&gt;&lt;dates&gt;&lt;year&gt;2006&lt;/year&gt;&lt;/dates&gt;&lt;urls&gt;&lt;/urls&gt;&lt;electronic-resource-num&gt;10.1007/s10336-006-0097-x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Dyrcz and Hałupka 2006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70363689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1A71A19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1451EA6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2599B674" w14:textId="77777777" w:rsidR="00B8513B" w:rsidRPr="00B0012F" w:rsidRDefault="00B8513B" w:rsidP="00D3198A">
            <w:pPr>
              <w:shd w:val="clear" w:color="auto" w:fill="FFFFFF"/>
              <w:jc w:val="center"/>
              <w:rPr>
                <w:i/>
                <w:szCs w:val="21"/>
              </w:rPr>
            </w:pPr>
            <w:r w:rsidRPr="00B0012F">
              <w:rPr>
                <w:szCs w:val="21"/>
              </w:rPr>
              <w:t>Song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s</w:t>
            </w:r>
            <w:r w:rsidRPr="00B0012F">
              <w:rPr>
                <w:szCs w:val="21"/>
              </w:rPr>
              <w:t>parrow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elospiza</w:t>
            </w:r>
            <w:proofErr w:type="spellEnd"/>
          </w:p>
          <w:p w14:paraId="14F9357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proofErr w:type="spellStart"/>
            <w:r>
              <w:rPr>
                <w:i/>
                <w:szCs w:val="21"/>
              </w:rPr>
              <w:t>m</w:t>
            </w:r>
            <w:r w:rsidRPr="00B0012F">
              <w:rPr>
                <w:i/>
                <w:szCs w:val="21"/>
              </w:rPr>
              <w:t>elodia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3785E2D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265C113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50C82C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3C010CE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0F594EF1" w14:textId="44952A14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  <w:shd w:val="clear" w:color="auto" w:fill="FFFFFF"/>
              </w:rPr>
              <w:fldChar w:fldCharType="begin"/>
            </w:r>
            <w:r>
              <w:rPr>
                <w:szCs w:val="21"/>
                <w:shd w:val="clear" w:color="auto" w:fill="FFFFFF"/>
              </w:rPr>
              <w:instrText xml:space="preserve"> ADDIN EN.CITE &lt;EndNote&gt;&lt;Cite&gt;&lt;Author&gt;Smith&lt;/Author&gt;&lt;Year&gt;1984&lt;/Year&gt;&lt;RecNum&gt;179&lt;/RecNum&gt;&lt;DisplayText&gt;(Smith et al. 1984)&lt;/DisplayText&gt;&lt;record&gt;&lt;rec-number&gt;179&lt;/rec-number&gt;&lt;foreign-keys&gt;&lt;key app="EN" db-id="fpfp9wxpuwpvzqezee7v0rpo9tws90se0dzp" timestamp="1582247823"&gt;179&lt;/key&gt;&lt;key app="ENWeb" db-id=""&gt;0&lt;/key&gt;&lt;/foreign-keys&gt;&lt;ref-type name="Journal Article"&gt;17&lt;/ref-type&gt;&lt;contributors&gt;&lt;authors&gt;&lt;author&gt;Smith, J. N., &lt;/author&gt;&lt;author&gt;Arcese, P.,  &lt;/author&gt;&lt;author&gt;McLean, I. G.&lt;/author&gt;&lt;/authors&gt;&lt;/contributors&gt;&lt;titles&gt;&lt;title&gt;Age, experience, and enemy recognition by wild song sparrows&lt;/title&gt;&lt;secondary-title&gt;Behavioral Ecology and Sociobiology&lt;/secondary-title&gt;&lt;/titles&gt;&lt;periodical&gt;&lt;full-title&gt;Behavioral Ecology and Sociobiology&lt;/full-title&gt;&lt;abbr-1&gt;Behav. Ecol. Sociobiol.&lt;/abbr-1&gt;&lt;abbr-2&gt;Behav Ecol Sociobiol&lt;/abbr-2&gt;&lt;abbr-3&gt;Behavioral Ecology &amp;amp; Sociobiology&lt;/abbr-3&gt;&lt;/periodical&gt;&lt;pages&gt;101-106&lt;/pages&gt;&lt;volume&gt;14&lt;/volume&gt;&lt;number&gt;2&lt;/number&gt;&lt;dates&gt;&lt;year&gt;1984&lt;/year&gt;&lt;/dates&gt;&lt;urls&gt;&lt;/urls&gt;&lt;/record&gt;&lt;/Cite&gt;&lt;/EndNote&gt;</w:instrText>
            </w:r>
            <w:r w:rsidRPr="009D2AF3">
              <w:rPr>
                <w:szCs w:val="21"/>
                <w:shd w:val="clear" w:color="auto" w:fill="FFFFFF"/>
              </w:rPr>
              <w:fldChar w:fldCharType="separate"/>
            </w:r>
            <w:r w:rsidRPr="009D2AF3">
              <w:rPr>
                <w:noProof/>
                <w:szCs w:val="21"/>
                <w:shd w:val="clear" w:color="auto" w:fill="FFFFFF"/>
              </w:rPr>
              <w:t>Smith et al. 1984</w:t>
            </w:r>
            <w:r w:rsidRPr="009D2AF3">
              <w:rPr>
                <w:szCs w:val="21"/>
                <w:shd w:val="clear" w:color="auto" w:fill="FFFFFF"/>
              </w:rPr>
              <w:fldChar w:fldCharType="end"/>
            </w:r>
          </w:p>
        </w:tc>
      </w:tr>
      <w:tr w:rsidR="00B8513B" w:rsidRPr="00B0012F" w14:paraId="66274E94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6AD70E71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5751FBD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7F3630A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Red-wing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lack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Agelaius</w:t>
            </w:r>
            <w:proofErr w:type="spellEnd"/>
            <w:r>
              <w:rPr>
                <w:rFonts w:hint="eastAsia"/>
                <w:i/>
                <w:szCs w:val="21"/>
              </w:rPr>
              <w:t xml:space="preserve"> </w:t>
            </w:r>
            <w:proofErr w:type="spellStart"/>
            <w:r w:rsidRPr="00B0012F">
              <w:rPr>
                <w:rFonts w:hint="eastAsia"/>
                <w:i/>
                <w:szCs w:val="21"/>
              </w:rPr>
              <w:t>phoeniceus</w:t>
            </w:r>
            <w:proofErr w:type="spellEnd"/>
            <w:r w:rsidRPr="00B0012F">
              <w:rPr>
                <w:rFonts w:hint="eastAsia"/>
                <w:szCs w:val="21"/>
              </w:rPr>
              <w:t>)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Gray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at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Dumetell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arolinensi</w:t>
            </w:r>
            <w:r w:rsidRPr="00B0012F">
              <w:rPr>
                <w:rFonts w:hint="eastAsia"/>
                <w:i/>
                <w:szCs w:val="21"/>
              </w:rPr>
              <w:t>s</w:t>
            </w:r>
            <w:proofErr w:type="spellEnd"/>
            <w:r w:rsidRPr="00B0012F">
              <w:rPr>
                <w:rFonts w:hint="eastAsia"/>
                <w:szCs w:val="21"/>
              </w:rPr>
              <w:t>);</w:t>
            </w:r>
            <w:r>
              <w:rPr>
                <w:rFonts w:hint="eastAsia"/>
                <w:szCs w:val="21"/>
              </w:rPr>
              <w:t xml:space="preserve"> </w:t>
            </w:r>
            <w:r w:rsidRPr="00397139">
              <w:rPr>
                <w:szCs w:val="21"/>
              </w:rPr>
              <w:t>northern oriole</w:t>
            </w:r>
            <w:bookmarkStart w:id="5" w:name="OLE_LINK13"/>
            <w:bookmarkStart w:id="6" w:name="OLE_LINK14"/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r w:rsidRPr="00B0012F">
              <w:rPr>
                <w:i/>
                <w:szCs w:val="21"/>
              </w:rPr>
              <w:t>Icterus</w:t>
            </w:r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galbula</w:t>
            </w:r>
            <w:bookmarkEnd w:id="5"/>
            <w:bookmarkEnd w:id="6"/>
            <w:proofErr w:type="spellEnd"/>
            <w:r w:rsidRPr="00B0012F">
              <w:rPr>
                <w:rFonts w:hint="eastAsia"/>
                <w:szCs w:val="21"/>
              </w:rPr>
              <w:t>);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cedar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waxwing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Bombycill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cedrorum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5CF56B8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4E2C0E3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B2A0F7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67A0775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  <w:shd w:val="clear" w:color="auto" w:fill="FFFFFF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120F0B0B" w14:textId="1AD7D916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Sealy&lt;/Author&gt;&lt;Year&gt;2012&lt;/Year&gt;&lt;RecNum&gt;178&lt;/RecNum&gt;&lt;DisplayText&gt;(Sealy and Neudorf 2012)&lt;/DisplayText&gt;&lt;record&gt;&lt;rec-number&gt;178&lt;/rec-number&gt;&lt;foreign-keys&gt;&lt;key app="EN" db-id="fpfp9wxpuwpvzqezee7v0rpo9tws90se0dzp" timestamp="1582247820"&gt;178&lt;/key&gt;&lt;key app="ENWeb" db-id=""&gt;0&lt;/key&gt;&lt;/foreign-keys&gt;&lt;ref-type name="Journal Article"&gt;17&lt;/ref-type&gt;&lt;contributors&gt;&lt;authors&gt;&lt;author&gt;Sealy, S. G.&lt;/author&gt;&lt;author&gt;Neudorf, D. L.&lt;/author&gt;&lt;/authors&gt;&lt;/contributors&gt;&lt;titles&gt;&lt;title&gt;Reactions of four passerine species to threats of predation and cowbird parasitism: enemy recognition or generalized responses?&lt;/title&gt;&lt;secondary-title&gt;Behaviour&lt;/secondary-title&gt;&lt;/titles&gt;&lt;periodical&gt;&lt;full-title&gt;Behaviour&lt;/full-title&gt;&lt;abbr-1&gt;Behaviour&lt;/abbr-1&gt;&lt;abbr-2&gt;Behaviour&lt;/abbr-2&gt;&lt;/periodical&gt;&lt;pages&gt;84-105&lt;/pages&gt;&lt;volume&gt;123&lt;/volume&gt;&lt;number&gt;1-2&lt;/number&gt;&lt;dates&gt;&lt;year&gt;2012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Sealy and Neudorf 2012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0E1AC860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0CFE7CB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1A02BF5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76722332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Field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s</w:t>
            </w:r>
            <w:r w:rsidRPr="00B0012F">
              <w:rPr>
                <w:szCs w:val="21"/>
              </w:rPr>
              <w:t>parrows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Spizell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pusilla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13BD2BC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5B45397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9B9C78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3729066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3BE65369" w14:textId="24BED98B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Burhans&lt;/Author&gt;&lt;Year&gt;2001&lt;/Year&gt;&lt;RecNum&gt;149&lt;/RecNum&gt;&lt;DisplayText&gt;(Burhans 2001)&lt;/DisplayText&gt;&lt;record&gt;&lt;rec-number&gt;149&lt;/rec-number&gt;&lt;foreign-keys&gt;&lt;key app="EN" db-id="fpfp9wxpuwpvzqezee7v0rpo9tws90se0dzp" timestamp="1582211390"&gt;149&lt;/key&gt;&lt;key app="ENWeb" db-id=""&gt;0&lt;/key&gt;&lt;/foreign-keys&gt;&lt;ref-type name="Journal Article"&gt;17&lt;/ref-type&gt;&lt;contributors&gt;&lt;authors&gt;&lt;author&gt;Burhans, D. E.&lt;/author&gt;&lt;/authors&gt;&lt;/contributors&gt;&lt;titles&gt;&lt;title&gt;Enemy recognition by field sparrows&lt;/title&gt;&lt;secondary-title&gt;The Wilson Journal of Ornithology&lt;/secondary-title&gt;&lt;/titles&gt;&lt;periodical&gt;&lt;full-title&gt;The Wilson Journal of Ornithology&lt;/full-title&gt;&lt;abbr-1&gt;Wilson J Ornithol&lt;/abbr-1&gt;&lt;/periodical&gt;&lt;pages&gt;189-193&lt;/pages&gt;&lt;volume&gt;113&lt;/volume&gt;&lt;number&gt;2&lt;/number&gt;&lt;dates&gt;&lt;year&gt;2001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Burhans 2001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21FE0DE1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3485CD9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0C2BDA1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095B6B5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cadian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f</w:t>
            </w:r>
            <w:r w:rsidRPr="00B0012F">
              <w:rPr>
                <w:szCs w:val="21"/>
              </w:rPr>
              <w:t>lycatcher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iCs/>
                <w:szCs w:val="21"/>
              </w:rPr>
              <w:t>Empidonax</w:t>
            </w:r>
            <w:proofErr w:type="spellEnd"/>
            <w:r>
              <w:rPr>
                <w:i/>
                <w:iCs/>
                <w:szCs w:val="21"/>
              </w:rPr>
              <w:t xml:space="preserve"> </w:t>
            </w:r>
            <w:proofErr w:type="spellStart"/>
            <w:r w:rsidRPr="00B0012F">
              <w:rPr>
                <w:i/>
                <w:iCs/>
                <w:szCs w:val="21"/>
              </w:rPr>
              <w:t>virescens</w:t>
            </w:r>
            <w:proofErr w:type="spellEnd"/>
            <w:r w:rsidRPr="00B0012F">
              <w:rPr>
                <w:rFonts w:hint="eastAsia"/>
                <w:iCs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1331DC8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7AE5B41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93A545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2DC21E7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0B17900E" w14:textId="1C6E14F8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  <w:shd w:val="clear" w:color="auto" w:fill="FFFFFF"/>
              </w:rPr>
              <w:fldChar w:fldCharType="begin"/>
            </w:r>
            <w:r>
              <w:rPr>
                <w:szCs w:val="21"/>
                <w:shd w:val="clear" w:color="auto" w:fill="FFFFFF"/>
              </w:rPr>
              <w:instrText xml:space="preserve"> ADDIN EN.CITE &lt;EndNote&gt;&lt;Cite&gt;&lt;Author&gt;Olendorf&lt;/Author&gt;&lt;Year&gt;2000&lt;/Year&gt;&lt;RecNum&gt;173&lt;/RecNum&gt;&lt;DisplayText&gt;(Olendorf and Robinson 2000)&lt;/DisplayText&gt;&lt;record&gt;&lt;rec-number&gt;173&lt;/rec-number&gt;&lt;foreign-keys&gt;&lt;key app="EN" db-id="fpfp9wxpuwpvzqezee7v0rpo9tws90se0dzp" timestamp="1582247805"&gt;173&lt;/key&gt;&lt;key app="ENWeb" db-id=""&gt;0&lt;/key&gt;&lt;/foreign-keys&gt;&lt;ref-type name="Journal Article"&gt;17&lt;/ref-type&gt;&lt;contributors&gt;&lt;authors&gt;&lt;author&gt;Olendorf, R.&lt;/author&gt;&lt;author&gt;Robinson, S. K.&lt;/author&gt;&lt;/authors&gt;&lt;/contributors&gt;&lt;titles&gt;&lt;title&gt;&lt;style face="normal" font="default" size="100%"&gt;Effectiveness of nest defence in the Acadian Flycatcher &lt;/style&gt;&lt;style face="italic" font="default" size="100%"&gt;Empidonax wirescens&lt;/style&gt;&lt;/title&gt;&lt;secondary-title&gt;Ibis&lt;/secondary-title&gt;&lt;/titles&gt;&lt;periodical&gt;&lt;full-title&gt;Ibis&lt;/full-title&gt;&lt;abbr-1&gt;Ibis&lt;/abbr-1&gt;&lt;abbr-2&gt;Ibis&lt;/abbr-2&gt;&lt;/periodical&gt;&lt;pages&gt;365-371&lt;/pages&gt;&lt;volume&gt;142&lt;/volume&gt;&lt;number&gt;3&lt;/number&gt;&lt;dates&gt;&lt;year&gt;2000&lt;/year&gt;&lt;/dates&gt;&lt;urls&gt;&lt;/urls&gt;&lt;/record&gt;&lt;/Cite&gt;&lt;/EndNote&gt;</w:instrText>
            </w:r>
            <w:r w:rsidRPr="009D2AF3">
              <w:rPr>
                <w:szCs w:val="21"/>
                <w:shd w:val="clear" w:color="auto" w:fill="FFFFFF"/>
              </w:rPr>
              <w:fldChar w:fldCharType="separate"/>
            </w:r>
            <w:r w:rsidRPr="009D2AF3">
              <w:rPr>
                <w:noProof/>
                <w:szCs w:val="21"/>
                <w:shd w:val="clear" w:color="auto" w:fill="FFFFFF"/>
              </w:rPr>
              <w:t>Olendorf and Robinson 2000</w:t>
            </w:r>
            <w:r w:rsidRPr="009D2AF3">
              <w:rPr>
                <w:szCs w:val="21"/>
                <w:shd w:val="clear" w:color="auto" w:fill="FFFFFF"/>
              </w:rPr>
              <w:fldChar w:fldCharType="end"/>
            </w:r>
          </w:p>
        </w:tc>
      </w:tr>
      <w:tr w:rsidR="00B8513B" w:rsidRPr="00B0012F" w14:paraId="5855A3B3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2A672B5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52F6375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B</w:t>
            </w:r>
            <w:r w:rsidRPr="00B0012F">
              <w:rPr>
                <w:szCs w:val="21"/>
              </w:rPr>
              <w:t>rown-head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owbird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oloth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ater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4AB6E2AC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Carolina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</w:t>
            </w:r>
            <w:r w:rsidRPr="00B0012F">
              <w:rPr>
                <w:szCs w:val="21"/>
              </w:rPr>
              <w:t>ren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iCs/>
                <w:szCs w:val="21"/>
              </w:rPr>
              <w:t>Thryothorus</w:t>
            </w:r>
            <w:proofErr w:type="spellEnd"/>
            <w:r>
              <w:rPr>
                <w:i/>
                <w:iCs/>
                <w:szCs w:val="21"/>
              </w:rPr>
              <w:t xml:space="preserve"> </w:t>
            </w:r>
            <w:proofErr w:type="spellStart"/>
            <w:r w:rsidRPr="00B0012F">
              <w:rPr>
                <w:i/>
                <w:iCs/>
                <w:szCs w:val="21"/>
              </w:rPr>
              <w:t>ludovicianus</w:t>
            </w:r>
            <w:proofErr w:type="spellEnd"/>
            <w:r w:rsidRPr="00B0012F">
              <w:rPr>
                <w:rFonts w:hint="eastAsia"/>
                <w:iCs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6522ABE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North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Ame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7E2AECA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FC5B40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6E98905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  <w:shd w:val="clear" w:color="auto" w:fill="FFFFFF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6DE72A7B" w14:textId="692B0E16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D&amp;apos;Orazio&lt;/Author&gt;&lt;Year&gt;2008&lt;/Year&gt;&lt;RecNum&gt;154&lt;/RecNum&gt;&lt;DisplayText&gt;(D&amp;apos;Orazio and Neudorf 2008)&lt;/DisplayText&gt;&lt;record&gt;&lt;rec-number&gt;154&lt;/rec-number&gt;&lt;foreign-keys&gt;&lt;key app="EN" db-id="fpfp9wxpuwpvzqezee7v0rpo9tws90se0dzp" timestamp="1582211507"&gt;154&lt;/key&gt;&lt;key app="ENWeb" db-id=""&gt;0&lt;/key&gt;&lt;/foreign-keys&gt;&lt;ref-type name="Journal Article"&gt;17&lt;/ref-type&gt;&lt;contributors&gt;&lt;authors&gt;&lt;author&gt;D&amp;apos;Orazio, Kelly A.&lt;/author&gt;&lt;author&gt;Neudorf, Diane L. H.&lt;/author&gt;&lt;/authors&gt;&lt;/contributors&gt;&lt;titles&gt;&lt;title&gt;Nest defense by Carolina Wrens&lt;/title&gt;&lt;secondary-title&gt;The Wilson Journal of Ornithology&lt;/secondary-title&gt;&lt;/titles&gt;&lt;periodical&gt;&lt;full-title&gt;The Wilson Journal of Ornithology&lt;/full-title&gt;&lt;abbr-1&gt;Wilson J Ornithol&lt;/abbr-1&gt;&lt;/periodical&gt;&lt;pages&gt;467-472&lt;/pages&gt;&lt;volume&gt;120&lt;/volume&gt;&lt;number&gt;3&lt;/number&gt;&lt;section&gt;467&lt;/section&gt;&lt;dates&gt;&lt;year&gt;2008&lt;/year&gt;&lt;/dates&gt;&lt;isbn&gt;1559-4491&amp;#xD;1938-5447&lt;/isbn&gt;&lt;urls&gt;&lt;/urls&gt;&lt;electronic-resource-num&gt;10.1676/06-149.1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D'Orazio and Neudorf 2008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2FAECA13" w14:textId="77777777" w:rsidTr="00D3198A">
        <w:trPr>
          <w:jc w:val="center"/>
        </w:trPr>
        <w:tc>
          <w:tcPr>
            <w:tcW w:w="1463" w:type="dxa"/>
            <w:vMerge/>
            <w:vAlign w:val="center"/>
          </w:tcPr>
          <w:p w14:paraId="6875DCF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0CAB193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C</w:t>
            </w:r>
            <w:r w:rsidRPr="00B0012F">
              <w:rPr>
                <w:szCs w:val="21"/>
              </w:rPr>
              <w:t>uckoo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finches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Anomalospiz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lastRenderedPageBreak/>
              <w:t>imberbis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1AF34E3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lastRenderedPageBreak/>
              <w:t>T</w:t>
            </w:r>
            <w:r w:rsidRPr="00B0012F">
              <w:rPr>
                <w:szCs w:val="21"/>
              </w:rPr>
              <w:t>awny-flanked</w:t>
            </w:r>
            <w:r>
              <w:rPr>
                <w:szCs w:val="21"/>
              </w:rPr>
              <w:t xml:space="preserve"> </w:t>
            </w:r>
            <w:proofErr w:type="spellStart"/>
            <w:r w:rsidRPr="00B0012F">
              <w:rPr>
                <w:szCs w:val="21"/>
              </w:rPr>
              <w:t>prinia</w:t>
            </w:r>
            <w:proofErr w:type="spellEnd"/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Prinia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subflava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030D4C4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Afric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303442FE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FFAE62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375BB1B8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53BDB3FD" w14:textId="2402682C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  <w:shd w:val="clear" w:color="auto" w:fill="FFFFFF"/>
              </w:rPr>
            </w:pPr>
            <w:r w:rsidRPr="009D2AF3">
              <w:rPr>
                <w:szCs w:val="21"/>
              </w:rPr>
              <w:fldChar w:fldCharType="begin">
                <w:fldData xml:space="preserve">PEVuZE5vdGU+PENpdGU+PEF1dGhvcj5GZWVuZXk8L0F1dGhvcj48WWVhcj4yMDE1PC9ZZWFyPjxS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</w:fldData>
              </w:fldChar>
            </w:r>
            <w:r>
              <w:rPr>
                <w:szCs w:val="21"/>
              </w:rPr>
              <w:instrText xml:space="preserve"> ADDIN EN.CITE </w:instrText>
            </w:r>
            <w:r>
              <w:rPr>
                <w:szCs w:val="21"/>
              </w:rPr>
              <w:fldChar w:fldCharType="begin">
                <w:fldData xml:space="preserve">PEVuZE5vdGU+PENpdGU+PEF1dGhvcj5GZWVuZXk8L0F1dGhvcj48WWVhcj4yMDE1PC9ZZWFyPjxS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</w:fldData>
              </w:fldChar>
            </w:r>
            <w:r>
              <w:rPr>
                <w:szCs w:val="21"/>
              </w:rPr>
              <w:instrText xml:space="preserve"> ADDIN EN.CITE.DATA </w:instrText>
            </w:r>
            <w:r>
              <w:rPr>
                <w:szCs w:val="21"/>
              </w:rPr>
            </w:r>
            <w:r>
              <w:rPr>
                <w:szCs w:val="21"/>
              </w:rPr>
              <w:fldChar w:fldCharType="end"/>
            </w:r>
            <w:r w:rsidRPr="009D2AF3">
              <w:rPr>
                <w:szCs w:val="21"/>
              </w:rPr>
            </w:r>
            <w:r w:rsidRPr="009D2AF3"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t>Feeney et al. 2015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4AC5670E" w14:textId="77777777" w:rsidTr="00D3198A">
        <w:trPr>
          <w:jc w:val="center"/>
        </w:trPr>
        <w:tc>
          <w:tcPr>
            <w:tcW w:w="1463" w:type="dxa"/>
            <w:vAlign w:val="center"/>
          </w:tcPr>
          <w:p w14:paraId="5F8B1A9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7687C49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G</w:t>
            </w:r>
            <w:r w:rsidRPr="00B0012F">
              <w:rPr>
                <w:szCs w:val="21"/>
              </w:rPr>
              <w:t>reat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spott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cuckoo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lamator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glandarius</w:t>
            </w:r>
            <w:proofErr w:type="spellEnd"/>
            <w:r w:rsidRPr="00B0012F">
              <w:rPr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518E5F86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A</w:t>
            </w:r>
            <w:r w:rsidRPr="00B0012F">
              <w:rPr>
                <w:szCs w:val="21"/>
              </w:rPr>
              <w:t>zure</w:t>
            </w:r>
            <w:r>
              <w:rPr>
                <w:szCs w:val="21"/>
              </w:rPr>
              <w:t>-</w:t>
            </w:r>
            <w:r w:rsidRPr="00B0012F">
              <w:rPr>
                <w:szCs w:val="21"/>
              </w:rPr>
              <w:t>winged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magpies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iCs/>
                <w:szCs w:val="21"/>
              </w:rPr>
              <w:t>Cyanopica</w:t>
            </w:r>
            <w:proofErr w:type="spellEnd"/>
            <w:r>
              <w:rPr>
                <w:i/>
                <w:iCs/>
                <w:szCs w:val="21"/>
              </w:rPr>
              <w:t xml:space="preserve"> </w:t>
            </w:r>
            <w:proofErr w:type="spellStart"/>
            <w:r w:rsidRPr="00B0012F">
              <w:rPr>
                <w:i/>
                <w:iCs/>
                <w:szCs w:val="21"/>
              </w:rPr>
              <w:t>cyanus</w:t>
            </w:r>
            <w:proofErr w:type="spellEnd"/>
            <w:r w:rsidRPr="00B0012F">
              <w:rPr>
                <w:rFonts w:hint="eastAsia"/>
                <w:iCs/>
                <w:szCs w:val="21"/>
              </w:rPr>
              <w:t>);</w:t>
            </w:r>
            <w:r>
              <w:rPr>
                <w:rFonts w:hint="eastAsia"/>
                <w:iCs/>
                <w:szCs w:val="21"/>
              </w:rPr>
              <w:t xml:space="preserve"> </w:t>
            </w:r>
            <w:r w:rsidRPr="00B0012F">
              <w:rPr>
                <w:rFonts w:hint="eastAsia"/>
                <w:iCs/>
                <w:szCs w:val="21"/>
              </w:rPr>
              <w:t>M</w:t>
            </w:r>
            <w:r w:rsidRPr="00B0012F">
              <w:rPr>
                <w:iCs/>
                <w:szCs w:val="21"/>
              </w:rPr>
              <w:t>agpie</w:t>
            </w:r>
            <w:r>
              <w:rPr>
                <w:iCs/>
                <w:szCs w:val="21"/>
              </w:rPr>
              <w:t xml:space="preserve"> </w:t>
            </w:r>
            <w:r w:rsidRPr="00B0012F">
              <w:rPr>
                <w:rFonts w:hint="eastAsia"/>
                <w:iCs/>
                <w:szCs w:val="21"/>
              </w:rPr>
              <w:t>(</w:t>
            </w:r>
            <w:r w:rsidRPr="00B0012F">
              <w:rPr>
                <w:i/>
                <w:iCs/>
                <w:szCs w:val="21"/>
              </w:rPr>
              <w:t>Pica</w:t>
            </w:r>
            <w:r>
              <w:rPr>
                <w:i/>
                <w:iCs/>
                <w:szCs w:val="21"/>
              </w:rPr>
              <w:t xml:space="preserve"> </w:t>
            </w:r>
            <w:r w:rsidRPr="00B0012F">
              <w:rPr>
                <w:i/>
                <w:iCs/>
                <w:szCs w:val="21"/>
              </w:rPr>
              <w:t>pica</w:t>
            </w:r>
            <w:r w:rsidRPr="00B0012F">
              <w:rPr>
                <w:rFonts w:hint="eastAsia"/>
                <w:iCs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5DF38333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Europe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61FD2E77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8EC7D7F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33974B0D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4E270A5D" w14:textId="775534D7" w:rsidR="00B8513B" w:rsidRPr="0078117F" w:rsidRDefault="00B8513B" w:rsidP="00D3198A">
            <w:pPr>
              <w:shd w:val="clear" w:color="auto" w:fill="FFFFFF"/>
              <w:jc w:val="center"/>
              <w:rPr>
                <w:color w:val="FF0000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Avilés&lt;/Author&gt;&lt;Year&gt;2006&lt;/Year&gt;&lt;RecNum&gt;147&lt;/RecNum&gt;&lt;DisplayText&gt;(Avilés and Parejo 2006)&lt;/DisplayText&gt;&lt;record&gt;&lt;rec-number&gt;147&lt;/rec-number&gt;&lt;foreign-keys&gt;&lt;key app="EN" db-id="fpfp9wxpuwpvzqezee7v0rpo9tws90se0dzp" timestamp="1582211382"&gt;147&lt;/key&gt;&lt;key app="ENWeb" db-id=""&gt;0&lt;/key&gt;&lt;/foreign-keys&gt;&lt;ref-type name="Journal Article"&gt;17&lt;/ref-type&gt;&lt;contributors&gt;&lt;authors&gt;&lt;author&gt;Avilés, J. M.&lt;/author&gt;&lt;author&gt;Parejo, D.&lt;/author&gt;&lt;/authors&gt;&lt;/contributors&gt;&lt;titles&gt;&lt;title&gt;&lt;style face="normal" font="default" size="100%"&gt;Nest defense by Iberian azure-winged magpies (&lt;/style&gt;&lt;style face="italic" font="default" size="100%"&gt;Cyanopica cyanus&lt;/style&gt;&lt;style face="normal" font="default" size="100%"&gt;): do they recognize the threat of brood parasitism?&lt;/style&gt;&lt;/title&gt;&lt;secondary-title&gt;Ethology Ecology &amp;amp; Evolution&lt;/secondary-title&gt;&lt;/titles&gt;&lt;periodical&gt;&lt;full-title&gt;Ethology Ecology &amp;amp; Evolution&lt;/full-title&gt;&lt;abbr-1&gt;Ethol. Ecol. Evol.&lt;/abbr-1&gt;&lt;abbr-2&gt;Ethol Ecol Evol&lt;/abbr-2&gt;&lt;/periodical&gt;&lt;pages&gt;321-333&lt;/pages&gt;&lt;volume&gt;18&lt;/volume&gt;&lt;number&gt;4&lt;/number&gt;&lt;section&gt;321&lt;/section&gt;&lt;dates&gt;&lt;year&gt;2006&lt;/year&gt;&lt;/dates&gt;&lt;isbn&gt;0394-9370&amp;#xD;1828-7131&lt;/isbn&gt;&lt;urls&gt;&lt;/urls&gt;&lt;electronic-resource-num&gt;10.1080/08927014.2006.9522699&lt;/electronic-resource-num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Avilés and Parejo 2006</w:t>
            </w:r>
            <w:r w:rsidRPr="009D2AF3">
              <w:rPr>
                <w:szCs w:val="21"/>
              </w:rPr>
              <w:fldChar w:fldCharType="end"/>
            </w:r>
          </w:p>
        </w:tc>
      </w:tr>
      <w:tr w:rsidR="00B8513B" w:rsidRPr="00B0012F" w14:paraId="23F24314" w14:textId="77777777" w:rsidTr="00D3198A">
        <w:trPr>
          <w:jc w:val="center"/>
        </w:trPr>
        <w:tc>
          <w:tcPr>
            <w:tcW w:w="1463" w:type="dxa"/>
            <w:vAlign w:val="center"/>
          </w:tcPr>
          <w:p w14:paraId="120F52B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</w:p>
        </w:tc>
        <w:tc>
          <w:tcPr>
            <w:tcW w:w="1813" w:type="dxa"/>
            <w:shd w:val="clear" w:color="auto" w:fill="auto"/>
            <w:vAlign w:val="center"/>
          </w:tcPr>
          <w:p w14:paraId="70E3F22A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proofErr w:type="spellStart"/>
            <w:r w:rsidRPr="00B0012F">
              <w:rPr>
                <w:szCs w:val="21"/>
              </w:rPr>
              <w:t>Horsfield’s</w:t>
            </w:r>
            <w:proofErr w:type="spellEnd"/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bronze-cuckoo</w:t>
            </w:r>
            <w:r>
              <w:rPr>
                <w:rFonts w:hint="eastAsia"/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Chalcites</w:t>
            </w:r>
            <w:proofErr w:type="spellEnd"/>
            <w:r>
              <w:rPr>
                <w:i/>
                <w:szCs w:val="21"/>
              </w:rPr>
              <w:t xml:space="preserve"> </w:t>
            </w:r>
            <w:r w:rsidRPr="00B0012F">
              <w:rPr>
                <w:i/>
                <w:szCs w:val="21"/>
              </w:rPr>
              <w:t>basalis</w:t>
            </w:r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2876" w:type="dxa"/>
            <w:shd w:val="clear" w:color="auto" w:fill="auto"/>
            <w:vAlign w:val="center"/>
          </w:tcPr>
          <w:p w14:paraId="73CE395B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lendid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w</w:t>
            </w:r>
            <w:r w:rsidRPr="00B0012F">
              <w:rPr>
                <w:szCs w:val="21"/>
              </w:rPr>
              <w:t>ren</w:t>
            </w:r>
            <w:r>
              <w:rPr>
                <w:szCs w:val="21"/>
              </w:rPr>
              <w:t xml:space="preserve"> </w:t>
            </w:r>
            <w:r w:rsidRPr="00B0012F">
              <w:rPr>
                <w:rFonts w:hint="eastAsia"/>
                <w:szCs w:val="21"/>
              </w:rPr>
              <w:t>(</w:t>
            </w:r>
            <w:proofErr w:type="spellStart"/>
            <w:r w:rsidRPr="00B0012F">
              <w:rPr>
                <w:i/>
                <w:szCs w:val="21"/>
              </w:rPr>
              <w:t>Malurus</w:t>
            </w:r>
            <w:proofErr w:type="spellEnd"/>
            <w:r>
              <w:rPr>
                <w:i/>
                <w:szCs w:val="21"/>
              </w:rPr>
              <w:t xml:space="preserve"> </w:t>
            </w:r>
            <w:proofErr w:type="spellStart"/>
            <w:r w:rsidRPr="00B0012F">
              <w:rPr>
                <w:i/>
                <w:szCs w:val="21"/>
              </w:rPr>
              <w:t>splendens</w:t>
            </w:r>
            <w:proofErr w:type="spellEnd"/>
            <w:r w:rsidRPr="00B0012F">
              <w:rPr>
                <w:rFonts w:hint="eastAsia"/>
                <w:szCs w:val="21"/>
              </w:rPr>
              <w:t>)</w:t>
            </w:r>
          </w:p>
        </w:tc>
        <w:tc>
          <w:tcPr>
            <w:tcW w:w="1232" w:type="dxa"/>
            <w:shd w:val="clear" w:color="auto" w:fill="auto"/>
            <w:vAlign w:val="center"/>
          </w:tcPr>
          <w:p w14:paraId="497B3AE4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Oceania</w:t>
            </w:r>
          </w:p>
        </w:tc>
        <w:tc>
          <w:tcPr>
            <w:tcW w:w="1943" w:type="dxa"/>
            <w:shd w:val="clear" w:color="auto" w:fill="auto"/>
            <w:vAlign w:val="center"/>
          </w:tcPr>
          <w:p w14:paraId="178F06C9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szCs w:val="21"/>
              </w:rPr>
              <w:t>Specimen</w:t>
            </w:r>
            <w:r>
              <w:rPr>
                <w:szCs w:val="21"/>
              </w:rPr>
              <w:t xml:space="preserve"> </w:t>
            </w:r>
            <w:r w:rsidRPr="00B0012F">
              <w:rPr>
                <w:szCs w:val="21"/>
              </w:rPr>
              <w:t>experimen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5040B35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—</w:t>
            </w:r>
          </w:p>
        </w:tc>
        <w:tc>
          <w:tcPr>
            <w:tcW w:w="999" w:type="dxa"/>
            <w:vAlign w:val="center"/>
          </w:tcPr>
          <w:p w14:paraId="672EE750" w14:textId="77777777" w:rsidR="00B8513B" w:rsidRPr="00B0012F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B0012F">
              <w:rPr>
                <w:rFonts w:hint="eastAsia"/>
                <w:szCs w:val="21"/>
              </w:rPr>
              <w:t>No</w:t>
            </w:r>
          </w:p>
        </w:tc>
        <w:tc>
          <w:tcPr>
            <w:tcW w:w="1753" w:type="dxa"/>
            <w:shd w:val="clear" w:color="auto" w:fill="auto"/>
            <w:vAlign w:val="center"/>
          </w:tcPr>
          <w:p w14:paraId="0D6CD9F5" w14:textId="156D9C78" w:rsidR="00B8513B" w:rsidRPr="009D2AF3" w:rsidRDefault="00B8513B" w:rsidP="00D3198A">
            <w:pPr>
              <w:shd w:val="clear" w:color="auto" w:fill="FFFFFF"/>
              <w:jc w:val="center"/>
              <w:rPr>
                <w:szCs w:val="21"/>
              </w:rPr>
            </w:pPr>
            <w:r w:rsidRPr="009D2AF3"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ADDIN EN.CITE &lt;EndNote&gt;&lt;Cite&gt;&lt;Author&gt;Payne&lt;/Author&gt;&lt;Year&gt;1985&lt;/Year&gt;&lt;RecNum&gt;174&lt;/RecNum&gt;&lt;DisplayText&gt;(Payne et al. 1985)&lt;/DisplayText&gt;&lt;record&gt;&lt;rec-number&gt;174&lt;/rec-number&gt;&lt;foreign-keys&gt;&lt;key app="EN" db-id="fpfp9wxpuwpvzqezee7v0rpo9tws90se0dzp" timestamp="1582247807"&gt;174&lt;/key&gt;&lt;key app="ENWeb" db-id=""&gt;0&lt;/key&gt;&lt;/foreign-keys&gt;&lt;ref-type name="Journal Article"&gt;17&lt;/ref-type&gt;&lt;contributors&gt;&lt;authors&gt;&lt;author&gt;Payne, R. B.&lt;/author&gt;&lt;author&gt;Payne, L. L.&lt;/author&gt;&lt;author&gt;Rowley, I.&lt;/author&gt;&lt;/authors&gt;&lt;/contributors&gt;&lt;titles&gt;&lt;title&gt;&lt;style face="normal" font="default" size="100%"&gt;Splendid wren &lt;/style&gt;&lt;style face="italic" font="default" size="100%"&gt;Malurus splendens&lt;/style&gt;&lt;style face="normal" font="default" size="100%"&gt; response to cuckoos: an experimental test of social organization in a communal bird&lt;/style&gt;&lt;/title&gt;&lt;secondary-title&gt;Behaviour&lt;/secondary-title&gt;&lt;/titles&gt;&lt;periodical&gt;&lt;full-title&gt;Behaviour&lt;/full-title&gt;&lt;abbr-1&gt;Behaviour&lt;/abbr-1&gt;&lt;abbr-2&gt;Behaviour&lt;/abbr-2&gt;&lt;/periodical&gt;&lt;pages&gt;108-127&lt;/pages&gt;&lt;volume&gt;94&lt;/volume&gt;&lt;dates&gt;&lt;year&gt;1985&lt;/year&gt;&lt;/dates&gt;&lt;urls&gt;&lt;/urls&gt;&lt;/record&gt;&lt;/Cite&gt;&lt;/EndNote&gt;</w:instrText>
            </w:r>
            <w:r w:rsidRPr="009D2AF3">
              <w:rPr>
                <w:szCs w:val="21"/>
              </w:rPr>
              <w:fldChar w:fldCharType="separate"/>
            </w:r>
            <w:r w:rsidRPr="009D2AF3">
              <w:rPr>
                <w:noProof/>
                <w:szCs w:val="21"/>
              </w:rPr>
              <w:t>Payne et al. 1985</w:t>
            </w:r>
            <w:r w:rsidRPr="009D2AF3">
              <w:rPr>
                <w:szCs w:val="21"/>
              </w:rPr>
              <w:fldChar w:fldCharType="end"/>
            </w:r>
          </w:p>
        </w:tc>
      </w:tr>
    </w:tbl>
    <w:p w14:paraId="20041D26" w14:textId="77777777" w:rsidR="00B8513B" w:rsidRPr="00D3198A" w:rsidRDefault="00B8513B" w:rsidP="00B8513B">
      <w:pPr>
        <w:shd w:val="clear" w:color="auto" w:fill="FFFFFF"/>
        <w:spacing w:line="360" w:lineRule="auto"/>
        <w:rPr>
          <w:szCs w:val="21"/>
        </w:rPr>
      </w:pPr>
      <w:r w:rsidRPr="00D3198A">
        <w:rPr>
          <w:szCs w:val="21"/>
          <w:vertAlign w:val="superscript"/>
        </w:rPr>
        <w:t>*</w:t>
      </w:r>
      <w:r w:rsidRPr="00D3198A">
        <w:rPr>
          <w:rFonts w:hint="eastAsia"/>
          <w:szCs w:val="21"/>
        </w:rPr>
        <w:t xml:space="preserve">The </w:t>
      </w:r>
      <w:r w:rsidRPr="00D3198A">
        <w:rPr>
          <w:szCs w:val="21"/>
        </w:rPr>
        <w:t>34 potential hosts</w:t>
      </w:r>
      <w:r w:rsidRPr="00D3198A">
        <w:rPr>
          <w:rFonts w:hint="eastAsia"/>
          <w:szCs w:val="21"/>
        </w:rPr>
        <w:t xml:space="preserve"> </w:t>
      </w:r>
      <w:r w:rsidRPr="00D3198A">
        <w:rPr>
          <w:szCs w:val="21"/>
        </w:rPr>
        <w:t>include</w:t>
      </w:r>
      <w:r w:rsidRPr="00D3198A">
        <w:rPr>
          <w:rFonts w:hint="eastAsia"/>
          <w:szCs w:val="21"/>
        </w:rPr>
        <w:t xml:space="preserve"> </w:t>
      </w:r>
      <w:r w:rsidRPr="00D3198A">
        <w:rPr>
          <w:szCs w:val="21"/>
        </w:rPr>
        <w:t xml:space="preserve">the </w:t>
      </w:r>
      <w:r w:rsidRPr="00D3198A">
        <w:rPr>
          <w:rFonts w:hint="eastAsia"/>
          <w:szCs w:val="21"/>
        </w:rPr>
        <w:t>e</w:t>
      </w:r>
      <w:r w:rsidRPr="00D3198A">
        <w:rPr>
          <w:szCs w:val="21"/>
        </w:rPr>
        <w:t>astern kingbird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Tyrannu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tyrannus</w:t>
      </w:r>
      <w:proofErr w:type="spellEnd"/>
      <w:r w:rsidRPr="00D3198A">
        <w:rPr>
          <w:rFonts w:hint="eastAsia"/>
          <w:szCs w:val="21"/>
        </w:rPr>
        <w:t xml:space="preserve">), </w:t>
      </w:r>
      <w:bookmarkStart w:id="7" w:name="OLE_LINK17"/>
      <w:bookmarkStart w:id="8" w:name="OLE_LINK18"/>
      <w:r w:rsidRPr="00D3198A">
        <w:rPr>
          <w:szCs w:val="21"/>
        </w:rPr>
        <w:t>great-crested flycatcher</w:t>
      </w:r>
      <w:bookmarkEnd w:id="7"/>
      <w:bookmarkEnd w:id="8"/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Myiarchu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crinitu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eastern wood pewee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Contopu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viren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eastern phoebe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Sayornis</w:t>
      </w:r>
      <w:proofErr w:type="spellEnd"/>
      <w:r w:rsidRPr="00D3198A">
        <w:rPr>
          <w:i/>
          <w:szCs w:val="21"/>
        </w:rPr>
        <w:t xml:space="preserve"> phoebe</w:t>
      </w:r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least flycatcher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Ernpidonax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minimu</w:t>
      </w:r>
      <w:r w:rsidRPr="00D3198A">
        <w:rPr>
          <w:rFonts w:hint="eastAsia"/>
          <w:i/>
          <w:szCs w:val="21"/>
        </w:rPr>
        <w:t>s</w:t>
      </w:r>
      <w:proofErr w:type="spellEnd"/>
      <w:r w:rsidRPr="00D3198A">
        <w:rPr>
          <w:rFonts w:hint="eastAsia"/>
          <w:szCs w:val="21"/>
        </w:rPr>
        <w:t xml:space="preserve">), </w:t>
      </w:r>
      <w:proofErr w:type="spellStart"/>
      <w:r w:rsidRPr="00D3198A">
        <w:rPr>
          <w:szCs w:val="21"/>
        </w:rPr>
        <w:t>Traill’s</w:t>
      </w:r>
      <w:proofErr w:type="spellEnd"/>
      <w:r w:rsidRPr="00D3198A">
        <w:rPr>
          <w:szCs w:val="21"/>
        </w:rPr>
        <w:t xml:space="preserve"> flycatcher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Empidonax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traillii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grey catbird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Dumetella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carolinensi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robin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Turdu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migratorius</w:t>
      </w:r>
      <w:proofErr w:type="spellEnd"/>
      <w:r w:rsidRPr="00D3198A">
        <w:rPr>
          <w:szCs w:val="21"/>
        </w:rPr>
        <w:t>)</w:t>
      </w:r>
      <w:r w:rsidRPr="00D3198A">
        <w:rPr>
          <w:rFonts w:hint="eastAsia"/>
          <w:szCs w:val="21"/>
        </w:rPr>
        <w:t xml:space="preserve">, </w:t>
      </w:r>
      <w:r w:rsidRPr="00D3198A">
        <w:rPr>
          <w:szCs w:val="21"/>
        </w:rPr>
        <w:t>eastern bluebird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Sialia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siali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wood thrush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Hylocichla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mustelina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cedar waxwing (</w:t>
      </w:r>
      <w:proofErr w:type="spellStart"/>
      <w:r w:rsidRPr="00D3198A">
        <w:rPr>
          <w:i/>
          <w:szCs w:val="21"/>
        </w:rPr>
        <w:t>Bombycilla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cedrorum</w:t>
      </w:r>
      <w:proofErr w:type="spellEnd"/>
      <w:r w:rsidRPr="00D3198A">
        <w:rPr>
          <w:szCs w:val="21"/>
        </w:rPr>
        <w:t>)</w:t>
      </w:r>
      <w:r w:rsidRPr="00D3198A">
        <w:rPr>
          <w:rFonts w:hint="eastAsia"/>
          <w:szCs w:val="21"/>
        </w:rPr>
        <w:t xml:space="preserve">, </w:t>
      </w:r>
      <w:r w:rsidRPr="00D3198A">
        <w:rPr>
          <w:szCs w:val="21"/>
        </w:rPr>
        <w:t>red-eyed vireo</w:t>
      </w:r>
      <w:r w:rsidRPr="00D3198A">
        <w:rPr>
          <w:rFonts w:hint="eastAsia"/>
          <w:szCs w:val="21"/>
        </w:rPr>
        <w:t xml:space="preserve"> (</w:t>
      </w:r>
      <w:r w:rsidRPr="00D3198A">
        <w:rPr>
          <w:i/>
          <w:szCs w:val="21"/>
        </w:rPr>
        <w:t xml:space="preserve">Vireo </w:t>
      </w:r>
      <w:proofErr w:type="spellStart"/>
      <w:r w:rsidRPr="00D3198A">
        <w:rPr>
          <w:i/>
          <w:szCs w:val="21"/>
        </w:rPr>
        <w:t>olivaceu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yellow-throat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Geothlypi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tricha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yellow-</w:t>
      </w:r>
      <w:proofErr w:type="spellStart"/>
      <w:r w:rsidRPr="00D3198A">
        <w:rPr>
          <w:szCs w:val="21"/>
        </w:rPr>
        <w:t>rumped</w:t>
      </w:r>
      <w:proofErr w:type="spellEnd"/>
      <w:r w:rsidRPr="00D3198A">
        <w:rPr>
          <w:szCs w:val="21"/>
        </w:rPr>
        <w:t xml:space="preserve"> warbler</w:t>
      </w:r>
      <w:r w:rsidRPr="00D3198A">
        <w:rPr>
          <w:rFonts w:hint="eastAsia"/>
          <w:szCs w:val="21"/>
        </w:rPr>
        <w:t xml:space="preserve"> </w:t>
      </w:r>
      <w:r w:rsidRPr="00D3198A">
        <w:rPr>
          <w:szCs w:val="21"/>
        </w:rPr>
        <w:t>(</w:t>
      </w:r>
      <w:proofErr w:type="spellStart"/>
      <w:r w:rsidRPr="00D3198A">
        <w:rPr>
          <w:i/>
          <w:szCs w:val="21"/>
        </w:rPr>
        <w:t>Dendroica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coronata</w:t>
      </w:r>
      <w:proofErr w:type="spellEnd"/>
      <w:r w:rsidRPr="00D3198A">
        <w:rPr>
          <w:szCs w:val="21"/>
        </w:rPr>
        <w:t>)</w:t>
      </w:r>
      <w:r w:rsidRPr="00D3198A">
        <w:rPr>
          <w:rFonts w:hint="eastAsia"/>
          <w:szCs w:val="21"/>
        </w:rPr>
        <w:t xml:space="preserve">, </w:t>
      </w:r>
      <w:r w:rsidRPr="00D3198A">
        <w:rPr>
          <w:szCs w:val="21"/>
        </w:rPr>
        <w:t>yellow warbler (</w:t>
      </w:r>
      <w:proofErr w:type="spellStart"/>
      <w:r w:rsidRPr="00D3198A">
        <w:rPr>
          <w:i/>
          <w:szCs w:val="21"/>
        </w:rPr>
        <w:t>Dendroica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petechia</w:t>
      </w:r>
      <w:proofErr w:type="spellEnd"/>
      <w:r w:rsidRPr="00D3198A">
        <w:rPr>
          <w:szCs w:val="21"/>
        </w:rPr>
        <w:t>)</w:t>
      </w:r>
      <w:r w:rsidRPr="00D3198A">
        <w:rPr>
          <w:rFonts w:hint="eastAsia"/>
          <w:szCs w:val="21"/>
        </w:rPr>
        <w:t xml:space="preserve">, </w:t>
      </w:r>
      <w:r w:rsidRPr="00D3198A">
        <w:rPr>
          <w:szCs w:val="21"/>
        </w:rPr>
        <w:t>common grackle</w:t>
      </w:r>
      <w:r w:rsidRPr="00D3198A">
        <w:rPr>
          <w:rFonts w:hint="eastAsia"/>
          <w:szCs w:val="21"/>
        </w:rPr>
        <w:t xml:space="preserve"> </w:t>
      </w:r>
      <w:r w:rsidRPr="00D3198A">
        <w:rPr>
          <w:szCs w:val="21"/>
        </w:rPr>
        <w:t>(</w:t>
      </w:r>
      <w:proofErr w:type="spellStart"/>
      <w:r w:rsidRPr="00D3198A">
        <w:rPr>
          <w:i/>
          <w:szCs w:val="21"/>
        </w:rPr>
        <w:t>Quiscalu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quiscula</w:t>
      </w:r>
      <w:proofErr w:type="spellEnd"/>
      <w:r w:rsidRPr="00D3198A">
        <w:rPr>
          <w:szCs w:val="21"/>
        </w:rPr>
        <w:t>)</w:t>
      </w:r>
      <w:r w:rsidRPr="00D3198A">
        <w:rPr>
          <w:rFonts w:hint="eastAsia"/>
          <w:szCs w:val="21"/>
        </w:rPr>
        <w:t xml:space="preserve">, </w:t>
      </w:r>
      <w:r w:rsidRPr="00D3198A">
        <w:rPr>
          <w:szCs w:val="21"/>
        </w:rPr>
        <w:t>redwing blackbird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Agelaiu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phoeniceu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northern oriole</w:t>
      </w:r>
      <w:r w:rsidRPr="00D3198A">
        <w:rPr>
          <w:rFonts w:hint="eastAsia"/>
          <w:szCs w:val="21"/>
        </w:rPr>
        <w:t xml:space="preserve"> </w:t>
      </w:r>
      <w:r w:rsidRPr="00D3198A">
        <w:rPr>
          <w:szCs w:val="21"/>
        </w:rPr>
        <w:t>(</w:t>
      </w:r>
      <w:r w:rsidRPr="00D3198A">
        <w:rPr>
          <w:i/>
          <w:szCs w:val="21"/>
        </w:rPr>
        <w:t xml:space="preserve">Icterus </w:t>
      </w:r>
      <w:proofErr w:type="spellStart"/>
      <w:r w:rsidRPr="00D3198A">
        <w:rPr>
          <w:i/>
          <w:szCs w:val="21"/>
        </w:rPr>
        <w:t>galbula</w:t>
      </w:r>
      <w:proofErr w:type="spellEnd"/>
      <w:r w:rsidRPr="00D3198A">
        <w:rPr>
          <w:szCs w:val="21"/>
        </w:rPr>
        <w:t>)</w:t>
      </w:r>
      <w:r w:rsidRPr="00D3198A">
        <w:rPr>
          <w:rFonts w:hint="eastAsia"/>
          <w:szCs w:val="21"/>
        </w:rPr>
        <w:t xml:space="preserve">, </w:t>
      </w:r>
      <w:r w:rsidRPr="00D3198A">
        <w:rPr>
          <w:szCs w:val="21"/>
        </w:rPr>
        <w:t>eastern meadowlark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Sturnella</w:t>
      </w:r>
      <w:proofErr w:type="spellEnd"/>
      <w:r w:rsidRPr="00D3198A">
        <w:rPr>
          <w:i/>
          <w:szCs w:val="21"/>
        </w:rPr>
        <w:t xml:space="preserve"> magna</w:t>
      </w:r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bobolink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Dolichonyx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oryzivoru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American goldfinch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Spinu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tristi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rose-breasted grosbeak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Pheucticu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ludovicianu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swamp sparrow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Melospiza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georgiana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indigo bunting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rFonts w:hint="eastAsia"/>
          <w:i/>
          <w:szCs w:val="21"/>
        </w:rPr>
        <w:t>Passerina</w:t>
      </w:r>
      <w:proofErr w:type="spellEnd"/>
      <w:r w:rsidRPr="00D3198A">
        <w:rPr>
          <w:rFonts w:hint="eastAsia"/>
          <w:i/>
          <w:szCs w:val="21"/>
        </w:rPr>
        <w:t xml:space="preserve"> </w:t>
      </w:r>
      <w:proofErr w:type="spellStart"/>
      <w:r w:rsidRPr="00D3198A">
        <w:rPr>
          <w:rFonts w:hint="eastAsia"/>
          <w:i/>
          <w:szCs w:val="21"/>
        </w:rPr>
        <w:t>cyanea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song sparrow (</w:t>
      </w:r>
      <w:proofErr w:type="spellStart"/>
      <w:r w:rsidRPr="00D3198A">
        <w:rPr>
          <w:i/>
          <w:szCs w:val="21"/>
        </w:rPr>
        <w:t>Melospiza</w:t>
      </w:r>
      <w:proofErr w:type="spellEnd"/>
      <w:r w:rsidRPr="00D3198A">
        <w:rPr>
          <w:rFonts w:hint="eastAsia"/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Melodia</w:t>
      </w:r>
      <w:proofErr w:type="spellEnd"/>
      <w:r w:rsidRPr="00D3198A">
        <w:rPr>
          <w:szCs w:val="21"/>
        </w:rPr>
        <w:t>)</w:t>
      </w:r>
      <w:r w:rsidRPr="00D3198A">
        <w:rPr>
          <w:rFonts w:hint="eastAsia"/>
          <w:szCs w:val="21"/>
        </w:rPr>
        <w:t xml:space="preserve">, </w:t>
      </w:r>
      <w:r w:rsidRPr="00D3198A">
        <w:rPr>
          <w:szCs w:val="21"/>
        </w:rPr>
        <w:t>field sparrow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bCs/>
          <w:i/>
          <w:iCs/>
          <w:szCs w:val="21"/>
        </w:rPr>
        <w:t>Spizella</w:t>
      </w:r>
      <w:proofErr w:type="spellEnd"/>
      <w:r w:rsidRPr="00D3198A">
        <w:rPr>
          <w:bCs/>
          <w:i/>
          <w:iCs/>
          <w:szCs w:val="21"/>
        </w:rPr>
        <w:t xml:space="preserve"> </w:t>
      </w:r>
      <w:proofErr w:type="spellStart"/>
      <w:r w:rsidRPr="00D3198A">
        <w:rPr>
          <w:bCs/>
          <w:i/>
          <w:iCs/>
          <w:szCs w:val="21"/>
        </w:rPr>
        <w:t>pusilla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 xml:space="preserve">chipping sparrow </w:t>
      </w:r>
      <w:r w:rsidRPr="00D3198A">
        <w:rPr>
          <w:rFonts w:hint="eastAsia"/>
          <w:szCs w:val="21"/>
        </w:rPr>
        <w:t>(</w:t>
      </w:r>
      <w:proofErr w:type="spellStart"/>
      <w:r w:rsidRPr="00D3198A">
        <w:rPr>
          <w:i/>
          <w:szCs w:val="21"/>
        </w:rPr>
        <w:t>Spizella</w:t>
      </w:r>
      <w:proofErr w:type="spellEnd"/>
      <w:r w:rsidRPr="00D3198A">
        <w:rPr>
          <w:i/>
          <w:szCs w:val="21"/>
        </w:rPr>
        <w:t xml:space="preserve"> passerine</w:t>
      </w:r>
      <w:r w:rsidRPr="00D3198A">
        <w:rPr>
          <w:rFonts w:hint="eastAsia"/>
          <w:szCs w:val="21"/>
        </w:rPr>
        <w:t xml:space="preserve">), </w:t>
      </w:r>
      <w:bookmarkStart w:id="9" w:name="OLE_LINK19"/>
      <w:bookmarkStart w:id="10" w:name="OLE_LINK20"/>
      <w:r w:rsidRPr="00D3198A">
        <w:rPr>
          <w:szCs w:val="21"/>
        </w:rPr>
        <w:t>western kingbird</w:t>
      </w:r>
      <w:bookmarkEnd w:id="9"/>
      <w:bookmarkEnd w:id="10"/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Tyrannu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verticali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brown thrasher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Toxostoma</w:t>
      </w:r>
      <w:proofErr w:type="spellEnd"/>
      <w:r w:rsidRPr="00D3198A">
        <w:rPr>
          <w:rFonts w:hint="eastAsia"/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rufum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warbling vireo</w:t>
      </w:r>
      <w:r w:rsidRPr="00D3198A">
        <w:rPr>
          <w:rFonts w:hint="eastAsia"/>
          <w:szCs w:val="21"/>
        </w:rPr>
        <w:t xml:space="preserve"> (</w:t>
      </w:r>
      <w:r w:rsidRPr="00D3198A">
        <w:rPr>
          <w:i/>
          <w:szCs w:val="21"/>
        </w:rPr>
        <w:t xml:space="preserve">Vireo </w:t>
      </w:r>
      <w:proofErr w:type="spellStart"/>
      <w:r w:rsidRPr="00D3198A">
        <w:rPr>
          <w:i/>
          <w:szCs w:val="21"/>
        </w:rPr>
        <w:t>gilvus</w:t>
      </w:r>
      <w:proofErr w:type="spellEnd"/>
      <w:r w:rsidRPr="00D3198A">
        <w:rPr>
          <w:rFonts w:hint="eastAsia"/>
          <w:szCs w:val="21"/>
        </w:rPr>
        <w:t>),</w:t>
      </w:r>
      <w:bookmarkStart w:id="11" w:name="OLE_LINK21"/>
      <w:bookmarkStart w:id="12" w:name="OLE_LINK22"/>
      <w:r w:rsidRPr="00D3198A">
        <w:rPr>
          <w:rFonts w:hint="eastAsia"/>
          <w:szCs w:val="21"/>
        </w:rPr>
        <w:t xml:space="preserve"> </w:t>
      </w:r>
      <w:r w:rsidRPr="00D3198A">
        <w:rPr>
          <w:szCs w:val="21"/>
        </w:rPr>
        <w:t>yellow-headed blackbird</w:t>
      </w:r>
      <w:bookmarkEnd w:id="11"/>
      <w:bookmarkEnd w:id="12"/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Xanthocephalu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xanthocephalus</w:t>
      </w:r>
      <w:proofErr w:type="spellEnd"/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Brewer’s blackbird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szCs w:val="21"/>
        </w:rPr>
        <w:t>Euphagus</w:t>
      </w:r>
      <w:proofErr w:type="spellEnd"/>
      <w:r w:rsidRPr="00D3198A">
        <w:rPr>
          <w:i/>
          <w:szCs w:val="21"/>
        </w:rPr>
        <w:t xml:space="preserve"> </w:t>
      </w:r>
      <w:proofErr w:type="spellStart"/>
      <w:r w:rsidRPr="00D3198A">
        <w:rPr>
          <w:i/>
          <w:szCs w:val="21"/>
        </w:rPr>
        <w:t>cyanocephalus</w:t>
      </w:r>
      <w:proofErr w:type="spellEnd"/>
      <w:r w:rsidRPr="00D3198A">
        <w:rPr>
          <w:rFonts w:hint="eastAsia"/>
          <w:szCs w:val="21"/>
        </w:rPr>
        <w:t xml:space="preserve">), </w:t>
      </w:r>
      <w:bookmarkStart w:id="13" w:name="OLE_LINK23"/>
      <w:bookmarkStart w:id="14" w:name="OLE_LINK24"/>
      <w:r w:rsidRPr="00D3198A">
        <w:rPr>
          <w:szCs w:val="21"/>
        </w:rPr>
        <w:t>clay-colored sparrow</w:t>
      </w:r>
      <w:bookmarkEnd w:id="13"/>
      <w:bookmarkEnd w:id="14"/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iCs/>
          <w:szCs w:val="21"/>
        </w:rPr>
        <w:t>Spizella</w:t>
      </w:r>
      <w:proofErr w:type="spellEnd"/>
      <w:r w:rsidRPr="00D3198A">
        <w:rPr>
          <w:i/>
          <w:iCs/>
          <w:szCs w:val="21"/>
        </w:rPr>
        <w:t xml:space="preserve"> pallida</w:t>
      </w:r>
      <w:r w:rsidRPr="00D3198A">
        <w:rPr>
          <w:rFonts w:hint="eastAsia"/>
          <w:szCs w:val="21"/>
        </w:rPr>
        <w:t xml:space="preserve">), </w:t>
      </w:r>
      <w:r w:rsidRPr="00D3198A">
        <w:rPr>
          <w:szCs w:val="21"/>
        </w:rPr>
        <w:t>and black-billed cuckoo</w:t>
      </w:r>
      <w:r w:rsidRPr="00D3198A">
        <w:rPr>
          <w:rFonts w:hint="eastAsia"/>
          <w:szCs w:val="21"/>
        </w:rPr>
        <w:t xml:space="preserve"> (</w:t>
      </w:r>
      <w:proofErr w:type="spellStart"/>
      <w:r w:rsidRPr="00D3198A">
        <w:rPr>
          <w:i/>
          <w:iCs/>
          <w:szCs w:val="21"/>
        </w:rPr>
        <w:t>Coccyzus</w:t>
      </w:r>
      <w:proofErr w:type="spellEnd"/>
      <w:r w:rsidRPr="00D3198A">
        <w:rPr>
          <w:i/>
          <w:iCs/>
          <w:szCs w:val="21"/>
        </w:rPr>
        <w:t xml:space="preserve"> </w:t>
      </w:r>
      <w:proofErr w:type="spellStart"/>
      <w:r w:rsidRPr="00D3198A">
        <w:rPr>
          <w:i/>
          <w:iCs/>
          <w:szCs w:val="21"/>
        </w:rPr>
        <w:t>erythropthalmus</w:t>
      </w:r>
      <w:proofErr w:type="spellEnd"/>
      <w:r w:rsidRPr="00D3198A">
        <w:rPr>
          <w:rFonts w:hint="eastAsia"/>
          <w:szCs w:val="21"/>
        </w:rPr>
        <w:t>).</w:t>
      </w:r>
    </w:p>
    <w:p w14:paraId="58DF0E33" w14:textId="77777777" w:rsidR="00B8513B" w:rsidRPr="00D3198A" w:rsidRDefault="00B8513B" w:rsidP="00B8513B">
      <w:pPr>
        <w:widowControl/>
        <w:shd w:val="clear" w:color="auto" w:fill="FFFFFF"/>
        <w:jc w:val="left"/>
        <w:rPr>
          <w:b/>
          <w:sz w:val="24"/>
        </w:rPr>
      </w:pPr>
    </w:p>
    <w:p w14:paraId="00309ABD" w14:textId="77777777" w:rsidR="00B8513B" w:rsidRPr="00D3198A" w:rsidRDefault="00B8513B" w:rsidP="00B8513B">
      <w:pPr>
        <w:shd w:val="clear" w:color="auto" w:fill="FFFFFF"/>
        <w:spacing w:line="360" w:lineRule="auto"/>
        <w:rPr>
          <w:sz w:val="24"/>
        </w:rPr>
      </w:pPr>
    </w:p>
    <w:p w14:paraId="63AD00D3" w14:textId="6E7AECF3" w:rsidR="00D3198A" w:rsidRDefault="00D3198A">
      <w:pPr>
        <w:rPr>
          <w:b/>
          <w:sz w:val="24"/>
        </w:rPr>
      </w:pPr>
      <w:r w:rsidRPr="00D3198A">
        <w:rPr>
          <w:rFonts w:hint="eastAsia"/>
          <w:b/>
          <w:sz w:val="24"/>
        </w:rPr>
        <w:t>R</w:t>
      </w:r>
      <w:r w:rsidRPr="00D3198A">
        <w:rPr>
          <w:b/>
          <w:sz w:val="24"/>
        </w:rPr>
        <w:t>eferences:</w:t>
      </w:r>
    </w:p>
    <w:p w14:paraId="3F8AB629" w14:textId="77777777" w:rsidR="006F58CB" w:rsidRPr="006F58CB" w:rsidRDefault="006F58CB" w:rsidP="00874B0B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Avilés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JM, Parejo D. Nest defense by Iberian azure-winged magpies (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Cyanopica</w:t>
      </w:r>
      <w:proofErr w:type="spellEnd"/>
      <w:r w:rsidRPr="006F58C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cyanus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): do they recognize the threat of brood parasitism?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Ethol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Ecol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Evol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>. 2006</w:t>
      </w:r>
      <w:proofErr w:type="gramStart"/>
      <w:r w:rsidRPr="006F58CB">
        <w:rPr>
          <w:color w:val="111111"/>
          <w:spacing w:val="5"/>
          <w:kern w:val="0"/>
          <w:sz w:val="24"/>
          <w:lang w:val="en"/>
        </w:rPr>
        <w:t>;18:321</w:t>
      </w:r>
      <w:proofErr w:type="gramEnd"/>
      <w:r w:rsidRPr="006F58CB">
        <w:rPr>
          <w:color w:val="111111"/>
          <w:spacing w:val="5"/>
          <w:kern w:val="0"/>
          <w:sz w:val="24"/>
          <w:lang w:val="en"/>
        </w:rPr>
        <w:t>–33.</w:t>
      </w:r>
    </w:p>
    <w:p w14:paraId="29C39FE7" w14:textId="77777777" w:rsidR="006F58CB" w:rsidRPr="006F58CB" w:rsidRDefault="006F58CB" w:rsidP="00874B0B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Bártol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I,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Karcza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Z,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Moskát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C,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Røskaft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E,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Kisbenedek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T. Responses of great reed warblers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Acrocephalus</w:t>
      </w:r>
      <w:proofErr w:type="spellEnd"/>
      <w:r w:rsidRPr="006F58C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arundinaceus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to experimental brood parasitism: the effects of a cuckoo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Cuculus</w:t>
      </w:r>
      <w:proofErr w:type="spellEnd"/>
      <w:r w:rsidRPr="006F58C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canorus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dummy and egg mimicry. J Avian Biol. 2002</w:t>
      </w:r>
      <w:proofErr w:type="gramStart"/>
      <w:r w:rsidRPr="006F58CB">
        <w:rPr>
          <w:color w:val="111111"/>
          <w:spacing w:val="5"/>
          <w:kern w:val="0"/>
          <w:sz w:val="24"/>
          <w:lang w:val="en"/>
        </w:rPr>
        <w:t>;33:420</w:t>
      </w:r>
      <w:proofErr w:type="gramEnd"/>
      <w:r w:rsidRPr="006F58CB">
        <w:rPr>
          <w:color w:val="111111"/>
          <w:spacing w:val="5"/>
          <w:kern w:val="0"/>
          <w:sz w:val="24"/>
          <w:lang w:val="en"/>
        </w:rPr>
        <w:t>–5.</w:t>
      </w:r>
    </w:p>
    <w:p w14:paraId="7EE8F645" w14:textId="77777777" w:rsidR="006F58CB" w:rsidRPr="006F58CB" w:rsidRDefault="006F58CB" w:rsidP="00874B0B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Briskie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JV, Sealy SG. Changes in nest defense against a brood parasite over the breeding cycle. Ethology. 1989</w:t>
      </w:r>
      <w:proofErr w:type="gramStart"/>
      <w:r w:rsidRPr="006F58CB">
        <w:rPr>
          <w:color w:val="111111"/>
          <w:spacing w:val="5"/>
          <w:kern w:val="0"/>
          <w:sz w:val="24"/>
          <w:lang w:val="en"/>
        </w:rPr>
        <w:t>;82:61</w:t>
      </w:r>
      <w:proofErr w:type="gramEnd"/>
      <w:r w:rsidRPr="006F58CB">
        <w:rPr>
          <w:color w:val="111111"/>
          <w:spacing w:val="5"/>
          <w:kern w:val="0"/>
          <w:sz w:val="24"/>
          <w:lang w:val="en"/>
        </w:rPr>
        <w:t>–7.</w:t>
      </w:r>
    </w:p>
    <w:p w14:paraId="0F5B8D19" w14:textId="77777777" w:rsidR="006F58CB" w:rsidRPr="006F58CB" w:rsidRDefault="006F58CB" w:rsidP="00874B0B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6F58CB">
        <w:rPr>
          <w:color w:val="111111"/>
          <w:spacing w:val="5"/>
          <w:kern w:val="0"/>
          <w:sz w:val="24"/>
          <w:lang w:val="en"/>
        </w:rPr>
        <w:lastRenderedPageBreak/>
        <w:t xml:space="preserve">Brooke MDL, Davies NB. Provisioning of nestling Cuckoos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Cuculus</w:t>
      </w:r>
      <w:proofErr w:type="spellEnd"/>
      <w:r w:rsidRPr="006F58C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canorus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by Reed Warbler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Acrocephalus</w:t>
      </w:r>
      <w:proofErr w:type="spellEnd"/>
      <w:r w:rsidRPr="006F58C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scirpaceus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hosts. Ibis. 1989</w:t>
      </w:r>
      <w:proofErr w:type="gramStart"/>
      <w:r w:rsidRPr="006F58CB">
        <w:rPr>
          <w:color w:val="111111"/>
          <w:spacing w:val="5"/>
          <w:kern w:val="0"/>
          <w:sz w:val="24"/>
          <w:lang w:val="en"/>
        </w:rPr>
        <w:t>;131:250</w:t>
      </w:r>
      <w:proofErr w:type="gramEnd"/>
      <w:r w:rsidRPr="006F58CB">
        <w:rPr>
          <w:color w:val="111111"/>
          <w:spacing w:val="5"/>
          <w:kern w:val="0"/>
          <w:sz w:val="24"/>
          <w:lang w:val="en"/>
        </w:rPr>
        <w:t>–6.</w:t>
      </w:r>
    </w:p>
    <w:p w14:paraId="17B337E2" w14:textId="77777777" w:rsidR="006F58CB" w:rsidRPr="006F58CB" w:rsidRDefault="006F58CB" w:rsidP="00874B0B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Burhans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DE. Enemy recognition by field sparrows. Wilson J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Ornithol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>. 2001</w:t>
      </w:r>
      <w:proofErr w:type="gramStart"/>
      <w:r w:rsidRPr="006F58CB">
        <w:rPr>
          <w:color w:val="111111"/>
          <w:spacing w:val="5"/>
          <w:kern w:val="0"/>
          <w:sz w:val="24"/>
          <w:lang w:val="en"/>
        </w:rPr>
        <w:t>;113:189</w:t>
      </w:r>
      <w:proofErr w:type="gramEnd"/>
      <w:r w:rsidRPr="006F58CB">
        <w:rPr>
          <w:color w:val="111111"/>
          <w:spacing w:val="5"/>
          <w:kern w:val="0"/>
          <w:sz w:val="24"/>
          <w:lang w:val="en"/>
        </w:rPr>
        <w:t>–93.</w:t>
      </w:r>
    </w:p>
    <w:p w14:paraId="5BB3DA16" w14:textId="77777777" w:rsidR="006F58CB" w:rsidRPr="006F58CB" w:rsidRDefault="006F58CB" w:rsidP="00874B0B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6F58CB">
        <w:rPr>
          <w:color w:val="111111"/>
          <w:spacing w:val="5"/>
          <w:kern w:val="0"/>
          <w:sz w:val="24"/>
          <w:lang w:val="en"/>
        </w:rPr>
        <w:t xml:space="preserve">Campobello D, Sealy SG. Use of social over personal information enhances nest defense against avian brood parasitism.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Behav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Ecol. 2011</w:t>
      </w:r>
      <w:proofErr w:type="gramStart"/>
      <w:r w:rsidRPr="006F58CB">
        <w:rPr>
          <w:color w:val="111111"/>
          <w:spacing w:val="5"/>
          <w:kern w:val="0"/>
          <w:sz w:val="24"/>
          <w:lang w:val="en"/>
        </w:rPr>
        <w:t>;22:422</w:t>
      </w:r>
      <w:proofErr w:type="gramEnd"/>
      <w:r w:rsidRPr="006F58CB">
        <w:rPr>
          <w:color w:val="111111"/>
          <w:spacing w:val="5"/>
          <w:kern w:val="0"/>
          <w:sz w:val="24"/>
          <w:lang w:val="en"/>
        </w:rPr>
        <w:t>–8.</w:t>
      </w:r>
    </w:p>
    <w:p w14:paraId="7286B388" w14:textId="77777777" w:rsidR="006F58CB" w:rsidRPr="006F58CB" w:rsidRDefault="006F58CB" w:rsidP="00874B0B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D’Orazio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KA, Neudorf DLH. Nest defense by Carolina Wrens. Wilson J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Ornithol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>. 2008</w:t>
      </w:r>
      <w:proofErr w:type="gramStart"/>
      <w:r w:rsidRPr="006F58CB">
        <w:rPr>
          <w:color w:val="111111"/>
          <w:spacing w:val="5"/>
          <w:kern w:val="0"/>
          <w:sz w:val="24"/>
          <w:lang w:val="en"/>
        </w:rPr>
        <w:t>;120:467</w:t>
      </w:r>
      <w:proofErr w:type="gramEnd"/>
      <w:r w:rsidRPr="006F58CB">
        <w:rPr>
          <w:color w:val="111111"/>
          <w:spacing w:val="5"/>
          <w:kern w:val="0"/>
          <w:sz w:val="24"/>
          <w:lang w:val="en"/>
        </w:rPr>
        <w:t>–72.</w:t>
      </w:r>
    </w:p>
    <w:p w14:paraId="1F53F761" w14:textId="77777777" w:rsidR="006F58CB" w:rsidRPr="006F58CB" w:rsidRDefault="006F58CB" w:rsidP="00874B0B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6F58CB">
        <w:rPr>
          <w:color w:val="111111"/>
          <w:spacing w:val="5"/>
          <w:kern w:val="0"/>
          <w:sz w:val="24"/>
          <w:lang w:val="en"/>
        </w:rPr>
        <w:t xml:space="preserve">Davies NB,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Welbergen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JA. Social transmission of a host defense against cuckoo parasitism. Science. 2009</w:t>
      </w:r>
      <w:proofErr w:type="gramStart"/>
      <w:r w:rsidRPr="006F58CB">
        <w:rPr>
          <w:color w:val="111111"/>
          <w:spacing w:val="5"/>
          <w:kern w:val="0"/>
          <w:sz w:val="24"/>
          <w:lang w:val="en"/>
        </w:rPr>
        <w:t>;324:1318</w:t>
      </w:r>
      <w:proofErr w:type="gramEnd"/>
      <w:r w:rsidRPr="006F58CB">
        <w:rPr>
          <w:color w:val="111111"/>
          <w:spacing w:val="5"/>
          <w:kern w:val="0"/>
          <w:sz w:val="24"/>
          <w:lang w:val="en"/>
        </w:rPr>
        <w:t>–20.</w:t>
      </w:r>
    </w:p>
    <w:p w14:paraId="5E55D155" w14:textId="77777777" w:rsidR="006F58CB" w:rsidRPr="006F58CB" w:rsidRDefault="006F58CB" w:rsidP="00874B0B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Dyrcz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A,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Hałupka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L. Great reed warbler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Acrocephalus</w:t>
      </w:r>
      <w:proofErr w:type="spellEnd"/>
      <w:r w:rsidRPr="006F58C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arundinaceus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and reed warbler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Acrocephalus</w:t>
      </w:r>
      <w:proofErr w:type="spellEnd"/>
      <w:r w:rsidRPr="006F58C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6F58CB">
        <w:rPr>
          <w:i/>
          <w:iCs/>
          <w:color w:val="111111"/>
          <w:spacing w:val="5"/>
          <w:kern w:val="0"/>
          <w:sz w:val="24"/>
          <w:lang w:val="en"/>
        </w:rPr>
        <w:t>scirpaceus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respond differently to cuckoo dummy at the nest. J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Ornithol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>. 2006</w:t>
      </w:r>
      <w:proofErr w:type="gramStart"/>
      <w:r w:rsidRPr="006F58CB">
        <w:rPr>
          <w:color w:val="111111"/>
          <w:spacing w:val="5"/>
          <w:kern w:val="0"/>
          <w:sz w:val="24"/>
          <w:lang w:val="en"/>
        </w:rPr>
        <w:t>;147:649</w:t>
      </w:r>
      <w:proofErr w:type="gramEnd"/>
      <w:r w:rsidRPr="006F58CB">
        <w:rPr>
          <w:color w:val="111111"/>
          <w:spacing w:val="5"/>
          <w:kern w:val="0"/>
          <w:sz w:val="24"/>
          <w:lang w:val="en"/>
        </w:rPr>
        <w:t>–52.</w:t>
      </w:r>
    </w:p>
    <w:p w14:paraId="64605543" w14:textId="77777777" w:rsidR="006F58CB" w:rsidRPr="006F58CB" w:rsidRDefault="006F58CB" w:rsidP="00360E45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6F58CB">
        <w:rPr>
          <w:color w:val="111111"/>
          <w:spacing w:val="5"/>
          <w:kern w:val="0"/>
          <w:sz w:val="24"/>
          <w:lang w:val="en"/>
        </w:rPr>
        <w:t xml:space="preserve">Feeney WE,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Langmore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NE. Social learning of a brood parasite by its host.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Biol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Lett. 2013</w:t>
      </w:r>
      <w:proofErr w:type="gramStart"/>
      <w:r w:rsidRPr="006F58CB">
        <w:rPr>
          <w:color w:val="111111"/>
          <w:spacing w:val="5"/>
          <w:kern w:val="0"/>
          <w:sz w:val="24"/>
          <w:lang w:val="en"/>
        </w:rPr>
        <w:t>;9:20130443</w:t>
      </w:r>
      <w:proofErr w:type="gramEnd"/>
      <w:r w:rsidRPr="006F58CB">
        <w:rPr>
          <w:color w:val="111111"/>
          <w:spacing w:val="5"/>
          <w:kern w:val="0"/>
          <w:sz w:val="24"/>
          <w:lang w:val="en"/>
        </w:rPr>
        <w:t>.</w:t>
      </w:r>
    </w:p>
    <w:p w14:paraId="654985DD" w14:textId="77777777" w:rsidR="006F58CB" w:rsidRPr="006F58CB" w:rsidRDefault="006F58CB" w:rsidP="00360E45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6F58CB">
        <w:rPr>
          <w:color w:val="111111"/>
          <w:spacing w:val="5"/>
          <w:kern w:val="0"/>
          <w:sz w:val="24"/>
          <w:lang w:val="en"/>
        </w:rPr>
        <w:t xml:space="preserve">Feeney WE, Medina I,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Somveille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M, </w:t>
      </w:r>
      <w:proofErr w:type="spellStart"/>
      <w:r w:rsidRPr="006F58CB">
        <w:rPr>
          <w:color w:val="111111"/>
          <w:spacing w:val="5"/>
          <w:kern w:val="0"/>
          <w:sz w:val="24"/>
          <w:lang w:val="en"/>
        </w:rPr>
        <w:t>Heinsohn</w:t>
      </w:r>
      <w:proofErr w:type="spellEnd"/>
      <w:r w:rsidRPr="006F58CB">
        <w:rPr>
          <w:color w:val="111111"/>
          <w:spacing w:val="5"/>
          <w:kern w:val="0"/>
          <w:sz w:val="24"/>
          <w:lang w:val="en"/>
        </w:rPr>
        <w:t xml:space="preserve"> R, Hall ML, Mulder RA, et al. Brood parasitism and the evolution of cooperative breeding in birds. Science. 2013</w:t>
      </w:r>
      <w:proofErr w:type="gramStart"/>
      <w:r w:rsidRPr="006F58CB">
        <w:rPr>
          <w:color w:val="111111"/>
          <w:spacing w:val="5"/>
          <w:kern w:val="0"/>
          <w:sz w:val="24"/>
          <w:lang w:val="en"/>
        </w:rPr>
        <w:t>;342:1506</w:t>
      </w:r>
      <w:proofErr w:type="gramEnd"/>
      <w:r w:rsidRPr="006F58CB">
        <w:rPr>
          <w:color w:val="111111"/>
          <w:spacing w:val="5"/>
          <w:kern w:val="0"/>
          <w:sz w:val="24"/>
          <w:lang w:val="en"/>
        </w:rPr>
        <w:t>–8.</w:t>
      </w:r>
    </w:p>
    <w:p w14:paraId="2FA0104B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874B0B">
        <w:rPr>
          <w:color w:val="111111"/>
          <w:spacing w:val="5"/>
          <w:kern w:val="0"/>
          <w:sz w:val="24"/>
          <w:lang w:val="en"/>
        </w:rPr>
        <w:t>Gill SA, Neudorf DLH, Sealy SG. Do hosts discriminate between sexually dichromatic male and female brown-headed cowbirds? Ethology. 2008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114:548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56.</w:t>
      </w:r>
    </w:p>
    <w:p w14:paraId="2EA74A06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874B0B">
        <w:rPr>
          <w:color w:val="111111"/>
          <w:spacing w:val="5"/>
          <w:kern w:val="0"/>
          <w:sz w:val="24"/>
          <w:lang w:val="en"/>
        </w:rPr>
        <w:t xml:space="preserve">Gill SA, Sealy SG. Functional reference in an alarm signal given during nest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defence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: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seet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calls of yellow warblers denote brood-parasitic brown-headed cowbirds.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Behav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Ecol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Sociobiol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>. 2004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56:71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80.</w:t>
      </w:r>
    </w:p>
    <w:p w14:paraId="4D6DF27E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874B0B">
        <w:rPr>
          <w:color w:val="111111"/>
          <w:spacing w:val="5"/>
          <w:kern w:val="0"/>
          <w:sz w:val="24"/>
          <w:lang w:val="en"/>
        </w:rPr>
        <w:t xml:space="preserve">Gill SA, Sealy SG. Nest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defence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by yellow warblers: recognition of a brood parasite and an avian nest predator.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Behaviour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>. 1996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133:263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82.</w:t>
      </w:r>
    </w:p>
    <w:p w14:paraId="3AD3ACA8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874B0B">
        <w:rPr>
          <w:color w:val="111111"/>
          <w:spacing w:val="5"/>
          <w:kern w:val="0"/>
          <w:sz w:val="24"/>
          <w:lang w:val="en"/>
        </w:rPr>
        <w:t xml:space="preserve">Gill SA, Sealy SG. Tests of two functions of alarm calls given by yellow warblers during nest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defence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>. Can J Zool. 2003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81:1685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90.</w:t>
      </w:r>
    </w:p>
    <w:p w14:paraId="096FB678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874B0B">
        <w:rPr>
          <w:color w:val="111111"/>
          <w:spacing w:val="5"/>
          <w:kern w:val="0"/>
          <w:sz w:val="24"/>
          <w:lang w:val="en"/>
        </w:rPr>
        <w:t xml:space="preserve">Hobson KA, Sealy SG. Responses of yellow warblers to the threat of cowbird parasitism.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Anim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Behav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>. 1989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38:510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9.</w:t>
      </w:r>
    </w:p>
    <w:p w14:paraId="1F4F8459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Honza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M, Grim T, Capek M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Moksnes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A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Røskaft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E. Nest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defence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, enemy recognition and nest inspection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behaviour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of experimentally parasitized Reed Warblers 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Acrocephalus</w:t>
      </w:r>
      <w:proofErr w:type="spellEnd"/>
      <w:r w:rsidRPr="00874B0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scirpaceus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>. Bird Study. 2004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51:256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63.</w:t>
      </w:r>
    </w:p>
    <w:p w14:paraId="4894FBC9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Honza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M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Požgayová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M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Petrželková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A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Procházka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P. Does host-absent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vocalisation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of common cuckoo chicks increase hosts’ food provisioning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behaviour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?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Behav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Ecol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Sociobiol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>. 2018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72:121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8.</w:t>
      </w:r>
    </w:p>
    <w:p w14:paraId="168C235E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Honza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M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Šicha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V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Procházka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P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Ležalová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R. Host nest defense against a color-dimorphic brood parasite: great reed warblers (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Acrocephalus</w:t>
      </w:r>
      <w:proofErr w:type="spellEnd"/>
      <w:r w:rsidRPr="00874B0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arundinaceus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>) versus common cuckoos (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Cuculus</w:t>
      </w:r>
      <w:proofErr w:type="spellEnd"/>
      <w:r w:rsidRPr="00874B0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canorus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). J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Ornithol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>. 2006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147:629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37.</w:t>
      </w:r>
    </w:p>
    <w:p w14:paraId="57F21894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Kleindorfer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S, Evans C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Colombelli-Négrel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D, Robertson J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Griggio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M, Hoi H. Host response to cuckoo song is predicted by the future risk of brood parasitism. Front Zool. 2013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10:30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9.</w:t>
      </w:r>
    </w:p>
    <w:p w14:paraId="2B0CAB42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874B0B">
        <w:rPr>
          <w:color w:val="111111"/>
          <w:spacing w:val="5"/>
          <w:kern w:val="0"/>
          <w:sz w:val="24"/>
          <w:lang w:val="en"/>
        </w:rPr>
        <w:lastRenderedPageBreak/>
        <w:t xml:space="preserve">Kuehn MJ, Peer BD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McCleery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RA, Rothstein SI. Yellow warbler defenses are retained in the absence of brood parasitism but enhanced by experience with cowbirds.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Behav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Ecol. 2016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27:279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86.</w:t>
      </w:r>
    </w:p>
    <w:p w14:paraId="147DE05E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Langmore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NE, Feeney WE, Crowe-Riddell J, Luan H,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Louwrens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KM, Cockburn A. Learned recognition of brood parasitic cuckoos in the superb fairy-wren 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Malurus</w:t>
      </w:r>
      <w:proofErr w:type="spellEnd"/>
      <w:r w:rsidRPr="00874B0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cyaneus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.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Behav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Ecol. 2012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23:798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805.</w:t>
      </w:r>
    </w:p>
    <w:p w14:paraId="2B28507C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Lindholm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A, Thomas R. Between populations of Reed Warblers in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defences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against brood parasitism.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Behaviour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>. 2000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137:25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42.</w:t>
      </w:r>
    </w:p>
    <w:p w14:paraId="6400139C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Olendorf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R, Robinson SK. Effectiveness of nest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defence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in the Acadian Flycatcher 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Empidonax</w:t>
      </w:r>
      <w:proofErr w:type="spellEnd"/>
      <w:r w:rsidRPr="00874B0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wirescens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>. Ibis. 2000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142:365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71.</w:t>
      </w:r>
    </w:p>
    <w:p w14:paraId="0E615A9A" w14:textId="77777777" w:rsidR="00874B0B" w:rsidRPr="00874B0B" w:rsidRDefault="00874B0B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874B0B">
        <w:rPr>
          <w:color w:val="111111"/>
          <w:spacing w:val="5"/>
          <w:kern w:val="0"/>
          <w:sz w:val="24"/>
          <w:lang w:val="en"/>
        </w:rPr>
        <w:t xml:space="preserve">Payne RB, Payne LL, Rowley I. Splendid wren 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Malurus</w:t>
      </w:r>
      <w:proofErr w:type="spellEnd"/>
      <w:r w:rsidRPr="00874B0B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874B0B">
        <w:rPr>
          <w:i/>
          <w:iCs/>
          <w:color w:val="111111"/>
          <w:spacing w:val="5"/>
          <w:kern w:val="0"/>
          <w:sz w:val="24"/>
          <w:lang w:val="en"/>
        </w:rPr>
        <w:t>splendens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 xml:space="preserve"> response to cuckoos: an experimental test of social organization in a communal bird. </w:t>
      </w:r>
      <w:proofErr w:type="spellStart"/>
      <w:r w:rsidRPr="00874B0B">
        <w:rPr>
          <w:color w:val="111111"/>
          <w:spacing w:val="5"/>
          <w:kern w:val="0"/>
          <w:sz w:val="24"/>
          <w:lang w:val="en"/>
        </w:rPr>
        <w:t>Behaviour</w:t>
      </w:r>
      <w:proofErr w:type="spellEnd"/>
      <w:r w:rsidRPr="00874B0B">
        <w:rPr>
          <w:color w:val="111111"/>
          <w:spacing w:val="5"/>
          <w:kern w:val="0"/>
          <w:sz w:val="24"/>
          <w:lang w:val="en"/>
        </w:rPr>
        <w:t>. 1985</w:t>
      </w:r>
      <w:proofErr w:type="gramStart"/>
      <w:r w:rsidRPr="00874B0B">
        <w:rPr>
          <w:color w:val="111111"/>
          <w:spacing w:val="5"/>
          <w:kern w:val="0"/>
          <w:sz w:val="24"/>
          <w:lang w:val="en"/>
        </w:rPr>
        <w:t>;94:108</w:t>
      </w:r>
      <w:proofErr w:type="gramEnd"/>
      <w:r w:rsidRPr="00874B0B">
        <w:rPr>
          <w:color w:val="111111"/>
          <w:spacing w:val="5"/>
          <w:kern w:val="0"/>
          <w:sz w:val="24"/>
          <w:lang w:val="en"/>
        </w:rPr>
        <w:t>–27.</w:t>
      </w:r>
    </w:p>
    <w:p w14:paraId="587EFE9C" w14:textId="77777777" w:rsidR="00E3297A" w:rsidRPr="00E3297A" w:rsidRDefault="00E3297A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E3297A">
        <w:rPr>
          <w:color w:val="111111"/>
          <w:spacing w:val="5"/>
          <w:kern w:val="0"/>
          <w:sz w:val="24"/>
          <w:lang w:val="en"/>
        </w:rPr>
        <w:t xml:space="preserve">Redondo T, </w:t>
      </w: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Zuñiga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JM. Dishonest begging and host manipulation by </w:t>
      </w: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Clamator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cuckoos. In the evolution of begging. Dordrecht: Springer; 2002. p. 389–412.</w:t>
      </w:r>
    </w:p>
    <w:p w14:paraId="44F5A5CC" w14:textId="77777777" w:rsidR="00E3297A" w:rsidRPr="00E3297A" w:rsidRDefault="00E3297A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E3297A">
        <w:rPr>
          <w:color w:val="111111"/>
          <w:spacing w:val="5"/>
          <w:kern w:val="0"/>
          <w:sz w:val="24"/>
          <w:lang w:val="en"/>
        </w:rPr>
        <w:t>Robertson RJ, Norman RF. The function and evolution of aggressive host behavior towards the Brown-headed Cowbird (</w:t>
      </w:r>
      <w:proofErr w:type="spellStart"/>
      <w:r w:rsidRPr="00E3297A">
        <w:rPr>
          <w:i/>
          <w:iCs/>
          <w:color w:val="111111"/>
          <w:spacing w:val="5"/>
          <w:kern w:val="0"/>
          <w:sz w:val="24"/>
          <w:lang w:val="en"/>
        </w:rPr>
        <w:t>Molothrus</w:t>
      </w:r>
      <w:proofErr w:type="spellEnd"/>
      <w:r w:rsidRPr="00E3297A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E3297A">
        <w:rPr>
          <w:i/>
          <w:iCs/>
          <w:color w:val="111111"/>
          <w:spacing w:val="5"/>
          <w:kern w:val="0"/>
          <w:sz w:val="24"/>
          <w:lang w:val="en"/>
        </w:rPr>
        <w:t>ater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>). Can J Zool. 1977</w:t>
      </w:r>
      <w:proofErr w:type="gramStart"/>
      <w:r w:rsidRPr="00E3297A">
        <w:rPr>
          <w:color w:val="111111"/>
          <w:spacing w:val="5"/>
          <w:kern w:val="0"/>
          <w:sz w:val="24"/>
          <w:lang w:val="en"/>
        </w:rPr>
        <w:t>;55:508</w:t>
      </w:r>
      <w:proofErr w:type="gramEnd"/>
      <w:r w:rsidRPr="00E3297A">
        <w:rPr>
          <w:color w:val="111111"/>
          <w:spacing w:val="5"/>
          <w:kern w:val="0"/>
          <w:sz w:val="24"/>
          <w:lang w:val="en"/>
        </w:rPr>
        <w:t>–18.</w:t>
      </w:r>
    </w:p>
    <w:p w14:paraId="5234BAA8" w14:textId="77777777" w:rsidR="00E3297A" w:rsidRPr="00E3297A" w:rsidRDefault="00E3297A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E3297A">
        <w:rPr>
          <w:color w:val="111111"/>
          <w:spacing w:val="5"/>
          <w:kern w:val="0"/>
          <w:sz w:val="24"/>
          <w:lang w:val="en"/>
        </w:rPr>
        <w:t xml:space="preserve">Sealy SG, Neudorf DL. Reactions of four passerine species to threats of predation and cowbird parasitism: enemy recognition or generalized responses? </w:t>
      </w: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Behaviour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>. 2012</w:t>
      </w:r>
      <w:proofErr w:type="gramStart"/>
      <w:r w:rsidRPr="00E3297A">
        <w:rPr>
          <w:color w:val="111111"/>
          <w:spacing w:val="5"/>
          <w:kern w:val="0"/>
          <w:sz w:val="24"/>
          <w:lang w:val="en"/>
        </w:rPr>
        <w:t>;123:84</w:t>
      </w:r>
      <w:proofErr w:type="gramEnd"/>
      <w:r w:rsidRPr="00E3297A">
        <w:rPr>
          <w:color w:val="111111"/>
          <w:spacing w:val="5"/>
          <w:kern w:val="0"/>
          <w:sz w:val="24"/>
          <w:lang w:val="en"/>
        </w:rPr>
        <w:t>–105.</w:t>
      </w:r>
    </w:p>
    <w:p w14:paraId="2E7730FF" w14:textId="77777777" w:rsidR="00E3297A" w:rsidRPr="00E3297A" w:rsidRDefault="00E3297A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r w:rsidRPr="00E3297A">
        <w:rPr>
          <w:color w:val="111111"/>
          <w:spacing w:val="5"/>
          <w:kern w:val="0"/>
          <w:sz w:val="24"/>
          <w:lang w:val="en"/>
        </w:rPr>
        <w:t xml:space="preserve">Smith JN, </w:t>
      </w: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Arcese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P, McLean IG. Age, experience, and enemy recognition by wild song sparrows. </w:t>
      </w: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Behav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Ecol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Sociobiol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>. 1984</w:t>
      </w:r>
      <w:proofErr w:type="gramStart"/>
      <w:r w:rsidRPr="00E3297A">
        <w:rPr>
          <w:color w:val="111111"/>
          <w:spacing w:val="5"/>
          <w:kern w:val="0"/>
          <w:sz w:val="24"/>
          <w:lang w:val="en"/>
        </w:rPr>
        <w:t>;14:101</w:t>
      </w:r>
      <w:proofErr w:type="gramEnd"/>
      <w:r w:rsidRPr="00E3297A">
        <w:rPr>
          <w:color w:val="111111"/>
          <w:spacing w:val="5"/>
          <w:kern w:val="0"/>
          <w:sz w:val="24"/>
          <w:lang w:val="en"/>
        </w:rPr>
        <w:t>–6.</w:t>
      </w:r>
    </w:p>
    <w:p w14:paraId="077CE05C" w14:textId="77777777" w:rsidR="00E3297A" w:rsidRPr="00E3297A" w:rsidRDefault="00E3297A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Soler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M, </w:t>
      </w: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Soler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JJ, Martínez JG, Moreno J. Begging </w:t>
      </w: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behaviour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and its energetic cost in great spotted cuckoo and magpie host chicks. Can J Zool. 1999</w:t>
      </w:r>
      <w:proofErr w:type="gramStart"/>
      <w:r w:rsidRPr="00E3297A">
        <w:rPr>
          <w:color w:val="111111"/>
          <w:spacing w:val="5"/>
          <w:kern w:val="0"/>
          <w:sz w:val="24"/>
          <w:lang w:val="en"/>
        </w:rPr>
        <w:t>;77:1794</w:t>
      </w:r>
      <w:proofErr w:type="gramEnd"/>
      <w:r w:rsidRPr="00E3297A">
        <w:rPr>
          <w:color w:val="111111"/>
          <w:spacing w:val="5"/>
          <w:kern w:val="0"/>
          <w:sz w:val="24"/>
          <w:lang w:val="en"/>
        </w:rPr>
        <w:t>–800.</w:t>
      </w:r>
    </w:p>
    <w:p w14:paraId="059CF7A0" w14:textId="77777777" w:rsidR="00E3297A" w:rsidRPr="00E3297A" w:rsidRDefault="00E3297A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Teather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K, Cronin S. The response of yellow warblers to brown-headed cowbird models in Prince Edward Island. Can J Zool. 2000</w:t>
      </w:r>
      <w:proofErr w:type="gramStart"/>
      <w:r w:rsidRPr="00E3297A">
        <w:rPr>
          <w:color w:val="111111"/>
          <w:spacing w:val="5"/>
          <w:kern w:val="0"/>
          <w:sz w:val="24"/>
          <w:lang w:val="en"/>
        </w:rPr>
        <w:t>;78:883</w:t>
      </w:r>
      <w:proofErr w:type="gramEnd"/>
      <w:r w:rsidRPr="00E3297A">
        <w:rPr>
          <w:color w:val="111111"/>
          <w:spacing w:val="5"/>
          <w:kern w:val="0"/>
          <w:sz w:val="24"/>
          <w:lang w:val="en"/>
        </w:rPr>
        <w:t>–5.</w:t>
      </w:r>
    </w:p>
    <w:p w14:paraId="7FF965EF" w14:textId="1D683D7E" w:rsidR="00E3297A" w:rsidRPr="00E3297A" w:rsidRDefault="00E3297A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Thorogood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R, Davies NB. Reed warbler hosts fine-tune their defenses to track three decades of cuckoo decline. Evolution. 2013</w:t>
      </w:r>
      <w:proofErr w:type="gramStart"/>
      <w:r w:rsidRPr="00E3297A">
        <w:rPr>
          <w:color w:val="111111"/>
          <w:spacing w:val="5"/>
          <w:kern w:val="0"/>
          <w:sz w:val="24"/>
          <w:lang w:val="en"/>
        </w:rPr>
        <w:t>;67:3545</w:t>
      </w:r>
      <w:proofErr w:type="gramEnd"/>
      <w:r w:rsidRPr="00E3297A">
        <w:rPr>
          <w:color w:val="111111"/>
          <w:spacing w:val="5"/>
          <w:kern w:val="0"/>
          <w:sz w:val="24"/>
          <w:lang w:val="en"/>
        </w:rPr>
        <w:t>–55.</w:t>
      </w:r>
    </w:p>
    <w:p w14:paraId="7C4130F7" w14:textId="77777777" w:rsidR="00E3297A" w:rsidRPr="00E3297A" w:rsidRDefault="00E3297A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Tryjanowski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P, Morelli F, </w:t>
      </w: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Osiejuk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TS, Moller AP. Functional significance of cuckoo </w:t>
      </w:r>
      <w:proofErr w:type="spellStart"/>
      <w:r w:rsidRPr="00E3297A">
        <w:rPr>
          <w:i/>
          <w:iCs/>
          <w:color w:val="111111"/>
          <w:spacing w:val="5"/>
          <w:kern w:val="0"/>
          <w:sz w:val="24"/>
          <w:lang w:val="en"/>
        </w:rPr>
        <w:t>Cuculus</w:t>
      </w:r>
      <w:proofErr w:type="spellEnd"/>
      <w:r w:rsidRPr="00E3297A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E3297A">
        <w:rPr>
          <w:i/>
          <w:iCs/>
          <w:color w:val="111111"/>
          <w:spacing w:val="5"/>
          <w:kern w:val="0"/>
          <w:sz w:val="24"/>
          <w:lang w:val="en"/>
        </w:rPr>
        <w:t>canorus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 xml:space="preserve"> calls: responses of conspecifics, hosts and non-hosts. </w:t>
      </w:r>
      <w:proofErr w:type="spellStart"/>
      <w:r w:rsidRPr="00E3297A">
        <w:rPr>
          <w:color w:val="111111"/>
          <w:spacing w:val="5"/>
          <w:kern w:val="0"/>
          <w:sz w:val="24"/>
          <w:lang w:val="en"/>
        </w:rPr>
        <w:t>PeerJ</w:t>
      </w:r>
      <w:proofErr w:type="spellEnd"/>
      <w:r w:rsidRPr="00E3297A">
        <w:rPr>
          <w:color w:val="111111"/>
          <w:spacing w:val="5"/>
          <w:kern w:val="0"/>
          <w:sz w:val="24"/>
          <w:lang w:val="en"/>
        </w:rPr>
        <w:t>. 2018</w:t>
      </w:r>
      <w:proofErr w:type="gramStart"/>
      <w:r w:rsidRPr="00E3297A">
        <w:rPr>
          <w:color w:val="111111"/>
          <w:spacing w:val="5"/>
          <w:kern w:val="0"/>
          <w:sz w:val="24"/>
          <w:lang w:val="en"/>
        </w:rPr>
        <w:t>;6:e5302</w:t>
      </w:r>
      <w:proofErr w:type="gramEnd"/>
      <w:r w:rsidRPr="00E3297A">
        <w:rPr>
          <w:color w:val="111111"/>
          <w:spacing w:val="5"/>
          <w:kern w:val="0"/>
          <w:sz w:val="24"/>
          <w:lang w:val="en"/>
        </w:rPr>
        <w:t>.</w:t>
      </w:r>
    </w:p>
    <w:p w14:paraId="2F519930" w14:textId="77777777" w:rsidR="00F23783" w:rsidRPr="00F23783" w:rsidRDefault="00F23783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Tuero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DT, </w:t>
      </w: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Gloag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R, </w:t>
      </w: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Reboreda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JC. Nest environment modulates begging behavior of a generalist brood parasite. </w:t>
      </w: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Behav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Ecol. 2016</w:t>
      </w:r>
      <w:proofErr w:type="gramStart"/>
      <w:r w:rsidRPr="00F23783">
        <w:rPr>
          <w:color w:val="111111"/>
          <w:spacing w:val="5"/>
          <w:kern w:val="0"/>
          <w:sz w:val="24"/>
          <w:lang w:val="en"/>
        </w:rPr>
        <w:t>;27:204</w:t>
      </w:r>
      <w:proofErr w:type="gramEnd"/>
      <w:r w:rsidRPr="00F23783">
        <w:rPr>
          <w:color w:val="111111"/>
          <w:spacing w:val="5"/>
          <w:kern w:val="0"/>
          <w:sz w:val="24"/>
          <w:lang w:val="en"/>
        </w:rPr>
        <w:t>–10.</w:t>
      </w:r>
    </w:p>
    <w:p w14:paraId="7FFFE3DE" w14:textId="77777777" w:rsidR="00F23783" w:rsidRPr="00F23783" w:rsidRDefault="00F23783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Tunheim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OH, </w:t>
      </w: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Stokke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BG, Wang L, Yang C, Jiang A, Liang W, et al. Development and behavior of Plaintive Cuckoo (</w:t>
      </w:r>
      <w:proofErr w:type="spellStart"/>
      <w:r w:rsidRPr="00F23783">
        <w:rPr>
          <w:i/>
          <w:iCs/>
          <w:color w:val="111111"/>
          <w:spacing w:val="5"/>
          <w:kern w:val="0"/>
          <w:sz w:val="24"/>
          <w:lang w:val="en"/>
        </w:rPr>
        <w:t>Cacomantis</w:t>
      </w:r>
      <w:proofErr w:type="spellEnd"/>
      <w:r w:rsidRPr="00F23783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F23783">
        <w:rPr>
          <w:i/>
          <w:iCs/>
          <w:color w:val="111111"/>
          <w:spacing w:val="5"/>
          <w:kern w:val="0"/>
          <w:sz w:val="24"/>
          <w:lang w:val="en"/>
        </w:rPr>
        <w:t>merulinus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>) nestlings and their Common Tailorbird (</w:t>
      </w:r>
      <w:proofErr w:type="spellStart"/>
      <w:r w:rsidRPr="00F23783">
        <w:rPr>
          <w:i/>
          <w:iCs/>
          <w:color w:val="111111"/>
          <w:spacing w:val="5"/>
          <w:kern w:val="0"/>
          <w:sz w:val="24"/>
          <w:lang w:val="en"/>
        </w:rPr>
        <w:t>Orthotomus</w:t>
      </w:r>
      <w:proofErr w:type="spellEnd"/>
      <w:r w:rsidRPr="00F23783">
        <w:rPr>
          <w:i/>
          <w:iCs/>
          <w:color w:val="111111"/>
          <w:spacing w:val="5"/>
          <w:kern w:val="0"/>
          <w:sz w:val="24"/>
          <w:lang w:val="en"/>
        </w:rPr>
        <w:t xml:space="preserve"> </w:t>
      </w:r>
      <w:proofErr w:type="spellStart"/>
      <w:r w:rsidRPr="00F23783">
        <w:rPr>
          <w:i/>
          <w:iCs/>
          <w:color w:val="111111"/>
          <w:spacing w:val="5"/>
          <w:kern w:val="0"/>
          <w:sz w:val="24"/>
          <w:lang w:val="en"/>
        </w:rPr>
        <w:t>sutorius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>) hosts. Avian Res. 2019</w:t>
      </w:r>
      <w:proofErr w:type="gramStart"/>
      <w:r w:rsidRPr="00F23783">
        <w:rPr>
          <w:color w:val="111111"/>
          <w:spacing w:val="5"/>
          <w:kern w:val="0"/>
          <w:sz w:val="24"/>
          <w:lang w:val="en"/>
        </w:rPr>
        <w:t>;10:5</w:t>
      </w:r>
      <w:proofErr w:type="gramEnd"/>
      <w:r w:rsidRPr="00F23783">
        <w:rPr>
          <w:color w:val="111111"/>
          <w:spacing w:val="5"/>
          <w:kern w:val="0"/>
          <w:sz w:val="24"/>
          <w:lang w:val="en"/>
        </w:rPr>
        <w:t>.</w:t>
      </w:r>
    </w:p>
    <w:p w14:paraId="52F81AEC" w14:textId="77777777" w:rsidR="00F23783" w:rsidRPr="00F23783" w:rsidRDefault="00F23783" w:rsidP="00C87BA8">
      <w:pPr>
        <w:widowControl/>
        <w:shd w:val="clear" w:color="auto" w:fill="FFFFFF"/>
        <w:spacing w:line="336" w:lineRule="atLeast"/>
        <w:ind w:left="500" w:hangingChars="200" w:hanging="500"/>
        <w:jc w:val="left"/>
        <w:rPr>
          <w:color w:val="111111"/>
          <w:spacing w:val="5"/>
          <w:kern w:val="0"/>
          <w:sz w:val="24"/>
          <w:lang w:val="en"/>
        </w:rPr>
      </w:pP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Ursino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CA, </w:t>
      </w: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Gloag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R, </w:t>
      </w: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Reboreda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JC, De </w:t>
      </w: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Mársico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MC, </w:t>
      </w: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Langmore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N. Host provisioning behavior favors mimetic begging calls in a brood-parasitic cowbird. </w:t>
      </w:r>
      <w:proofErr w:type="spellStart"/>
      <w:r w:rsidRPr="00F23783">
        <w:rPr>
          <w:color w:val="111111"/>
          <w:spacing w:val="5"/>
          <w:kern w:val="0"/>
          <w:sz w:val="24"/>
          <w:lang w:val="en"/>
        </w:rPr>
        <w:t>Behav</w:t>
      </w:r>
      <w:proofErr w:type="spellEnd"/>
      <w:r w:rsidRPr="00F23783">
        <w:rPr>
          <w:color w:val="111111"/>
          <w:spacing w:val="5"/>
          <w:kern w:val="0"/>
          <w:sz w:val="24"/>
          <w:lang w:val="en"/>
        </w:rPr>
        <w:t xml:space="preserve"> Ecol. 2018</w:t>
      </w:r>
      <w:proofErr w:type="gramStart"/>
      <w:r w:rsidRPr="00F23783">
        <w:rPr>
          <w:color w:val="111111"/>
          <w:spacing w:val="5"/>
          <w:kern w:val="0"/>
          <w:sz w:val="24"/>
          <w:lang w:val="en"/>
        </w:rPr>
        <w:t>;29:328</w:t>
      </w:r>
      <w:proofErr w:type="gramEnd"/>
      <w:r w:rsidRPr="00F23783">
        <w:rPr>
          <w:color w:val="111111"/>
          <w:spacing w:val="5"/>
          <w:kern w:val="0"/>
          <w:sz w:val="24"/>
          <w:lang w:val="en"/>
        </w:rPr>
        <w:t>–32.</w:t>
      </w:r>
    </w:p>
    <w:p w14:paraId="1557C804" w14:textId="77777777" w:rsidR="00D3198A" w:rsidRPr="00D3198A" w:rsidRDefault="00D3198A" w:rsidP="00360E45">
      <w:pPr>
        <w:ind w:left="482" w:hangingChars="200" w:hanging="482"/>
        <w:rPr>
          <w:b/>
          <w:sz w:val="24"/>
        </w:rPr>
      </w:pPr>
    </w:p>
    <w:sectPr w:rsidR="00D3198A" w:rsidRPr="00D3198A" w:rsidSect="00207E8F">
      <w:pgSz w:w="16840" w:h="11907" w:orient="landscape" w:code="9"/>
      <w:pgMar w:top="1134" w:right="1134" w:bottom="1418" w:left="1134" w:header="851" w:footer="992" w:gutter="0"/>
      <w:pgNumType w:start="0"/>
      <w:cols w:space="425"/>
      <w:titlePg/>
      <w:docGrid w:type="linesAndChar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SimSun"/>
    <w:charset w:val="86"/>
    <w:family w:val="auto"/>
    <w:pitch w:val="variable"/>
    <w:sig w:usb0="A00002BF" w:usb1="38CF7CFA" w:usb2="00000016" w:usb3="00000000" w:csb0="0004000F" w:csb1="00000000"/>
  </w:font>
  <w:font w:name="AdvP6F0B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DengXian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D60A39"/>
    <w:multiLevelType w:val="hybridMultilevel"/>
    <w:tmpl w:val="93EC569C"/>
    <w:lvl w:ilvl="0" w:tplc="50147220">
      <w:start w:val="1"/>
      <w:numFmt w:val="decimal"/>
      <w:lvlText w:val="（%1）"/>
      <w:lvlJc w:val="left"/>
      <w:pPr>
        <w:ind w:left="1155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75" w:hanging="420"/>
      </w:pPr>
    </w:lvl>
    <w:lvl w:ilvl="2" w:tplc="0409001B" w:tentative="1">
      <w:start w:val="1"/>
      <w:numFmt w:val="lowerRoman"/>
      <w:lvlText w:val="%3."/>
      <w:lvlJc w:val="right"/>
      <w:pPr>
        <w:ind w:left="1695" w:hanging="420"/>
      </w:pPr>
    </w:lvl>
    <w:lvl w:ilvl="3" w:tplc="0409000F" w:tentative="1">
      <w:start w:val="1"/>
      <w:numFmt w:val="decimal"/>
      <w:lvlText w:val="%4."/>
      <w:lvlJc w:val="left"/>
      <w:pPr>
        <w:ind w:left="2115" w:hanging="420"/>
      </w:pPr>
    </w:lvl>
    <w:lvl w:ilvl="4" w:tplc="04090019" w:tentative="1">
      <w:start w:val="1"/>
      <w:numFmt w:val="lowerLetter"/>
      <w:lvlText w:val="%5)"/>
      <w:lvlJc w:val="left"/>
      <w:pPr>
        <w:ind w:left="2535" w:hanging="420"/>
      </w:pPr>
    </w:lvl>
    <w:lvl w:ilvl="5" w:tplc="0409001B" w:tentative="1">
      <w:start w:val="1"/>
      <w:numFmt w:val="lowerRoman"/>
      <w:lvlText w:val="%6."/>
      <w:lvlJc w:val="right"/>
      <w:pPr>
        <w:ind w:left="2955" w:hanging="420"/>
      </w:pPr>
    </w:lvl>
    <w:lvl w:ilvl="6" w:tplc="0409000F" w:tentative="1">
      <w:start w:val="1"/>
      <w:numFmt w:val="decimal"/>
      <w:lvlText w:val="%7."/>
      <w:lvlJc w:val="left"/>
      <w:pPr>
        <w:ind w:left="3375" w:hanging="420"/>
      </w:pPr>
    </w:lvl>
    <w:lvl w:ilvl="7" w:tplc="04090019" w:tentative="1">
      <w:start w:val="1"/>
      <w:numFmt w:val="lowerLetter"/>
      <w:lvlText w:val="%8)"/>
      <w:lvlJc w:val="left"/>
      <w:pPr>
        <w:ind w:left="3795" w:hanging="420"/>
      </w:pPr>
    </w:lvl>
    <w:lvl w:ilvl="8" w:tplc="0409001B" w:tentative="1">
      <w:start w:val="1"/>
      <w:numFmt w:val="lowerRoman"/>
      <w:lvlText w:val="%9."/>
      <w:lvlJc w:val="right"/>
      <w:pPr>
        <w:ind w:left="4215" w:hanging="420"/>
      </w:pPr>
    </w:lvl>
  </w:abstractNum>
  <w:abstractNum w:abstractNumId="1" w15:restartNumberingAfterBreak="0">
    <w:nsid w:val="02FE73C0"/>
    <w:multiLevelType w:val="hybridMultilevel"/>
    <w:tmpl w:val="48AC6106"/>
    <w:lvl w:ilvl="0" w:tplc="89643EBE">
      <w:start w:val="4"/>
      <w:numFmt w:val="decimal"/>
      <w:lvlText w:val="%1．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 w15:restartNumberingAfterBreak="0">
    <w:nsid w:val="0384210C"/>
    <w:multiLevelType w:val="hybridMultilevel"/>
    <w:tmpl w:val="D1B80252"/>
    <w:lvl w:ilvl="0" w:tplc="8670152E">
      <w:start w:val="1"/>
      <w:numFmt w:val="decimal"/>
      <w:lvlText w:val="%1、"/>
      <w:lvlJc w:val="left"/>
      <w:pPr>
        <w:ind w:left="1155" w:hanging="735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112439AA"/>
    <w:multiLevelType w:val="hybridMultilevel"/>
    <w:tmpl w:val="D8E088C8"/>
    <w:lvl w:ilvl="0" w:tplc="61F68B34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1C738CC"/>
    <w:multiLevelType w:val="hybridMultilevel"/>
    <w:tmpl w:val="B9581458"/>
    <w:lvl w:ilvl="0" w:tplc="EB7C9BAC">
      <w:start w:val="1"/>
      <w:numFmt w:val="decimal"/>
      <w:lvlText w:val="（%1）"/>
      <w:lvlJc w:val="left"/>
      <w:pPr>
        <w:ind w:left="1440" w:hanging="1005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75" w:hanging="420"/>
      </w:pPr>
    </w:lvl>
    <w:lvl w:ilvl="2" w:tplc="0409001B" w:tentative="1">
      <w:start w:val="1"/>
      <w:numFmt w:val="lowerRoman"/>
      <w:lvlText w:val="%3."/>
      <w:lvlJc w:val="right"/>
      <w:pPr>
        <w:ind w:left="1695" w:hanging="420"/>
      </w:pPr>
    </w:lvl>
    <w:lvl w:ilvl="3" w:tplc="0409000F" w:tentative="1">
      <w:start w:val="1"/>
      <w:numFmt w:val="decimal"/>
      <w:lvlText w:val="%4."/>
      <w:lvlJc w:val="left"/>
      <w:pPr>
        <w:ind w:left="2115" w:hanging="420"/>
      </w:pPr>
    </w:lvl>
    <w:lvl w:ilvl="4" w:tplc="04090019" w:tentative="1">
      <w:start w:val="1"/>
      <w:numFmt w:val="lowerLetter"/>
      <w:lvlText w:val="%5)"/>
      <w:lvlJc w:val="left"/>
      <w:pPr>
        <w:ind w:left="2535" w:hanging="420"/>
      </w:pPr>
    </w:lvl>
    <w:lvl w:ilvl="5" w:tplc="0409001B" w:tentative="1">
      <w:start w:val="1"/>
      <w:numFmt w:val="lowerRoman"/>
      <w:lvlText w:val="%6."/>
      <w:lvlJc w:val="right"/>
      <w:pPr>
        <w:ind w:left="2955" w:hanging="420"/>
      </w:pPr>
    </w:lvl>
    <w:lvl w:ilvl="6" w:tplc="0409000F" w:tentative="1">
      <w:start w:val="1"/>
      <w:numFmt w:val="decimal"/>
      <w:lvlText w:val="%7."/>
      <w:lvlJc w:val="left"/>
      <w:pPr>
        <w:ind w:left="3375" w:hanging="420"/>
      </w:pPr>
    </w:lvl>
    <w:lvl w:ilvl="7" w:tplc="04090019" w:tentative="1">
      <w:start w:val="1"/>
      <w:numFmt w:val="lowerLetter"/>
      <w:lvlText w:val="%8)"/>
      <w:lvlJc w:val="left"/>
      <w:pPr>
        <w:ind w:left="3795" w:hanging="420"/>
      </w:pPr>
    </w:lvl>
    <w:lvl w:ilvl="8" w:tplc="0409001B" w:tentative="1">
      <w:start w:val="1"/>
      <w:numFmt w:val="lowerRoman"/>
      <w:lvlText w:val="%9."/>
      <w:lvlJc w:val="right"/>
      <w:pPr>
        <w:ind w:left="4215" w:hanging="420"/>
      </w:pPr>
    </w:lvl>
  </w:abstractNum>
  <w:abstractNum w:abstractNumId="5" w15:restartNumberingAfterBreak="0">
    <w:nsid w:val="19657F4C"/>
    <w:multiLevelType w:val="hybridMultilevel"/>
    <w:tmpl w:val="6B088786"/>
    <w:lvl w:ilvl="0" w:tplc="8E1439CA">
      <w:start w:val="1"/>
      <w:numFmt w:val="decimalEnclosedCircle"/>
      <w:lvlText w:val="%1"/>
      <w:lvlJc w:val="left"/>
      <w:pPr>
        <w:ind w:left="795" w:hanging="360"/>
      </w:pPr>
      <w:rPr>
        <w:rFonts w:ascii="SimSun" w:hAnsi="SimSun" w:hint="default"/>
        <w:b w:val="0"/>
        <w:sz w:val="18"/>
      </w:rPr>
    </w:lvl>
    <w:lvl w:ilvl="1" w:tplc="04090019" w:tentative="1">
      <w:start w:val="1"/>
      <w:numFmt w:val="lowerLetter"/>
      <w:lvlText w:val="%2)"/>
      <w:lvlJc w:val="left"/>
      <w:pPr>
        <w:ind w:left="1275" w:hanging="420"/>
      </w:pPr>
    </w:lvl>
    <w:lvl w:ilvl="2" w:tplc="0409001B" w:tentative="1">
      <w:start w:val="1"/>
      <w:numFmt w:val="lowerRoman"/>
      <w:lvlText w:val="%3."/>
      <w:lvlJc w:val="right"/>
      <w:pPr>
        <w:ind w:left="1695" w:hanging="420"/>
      </w:pPr>
    </w:lvl>
    <w:lvl w:ilvl="3" w:tplc="0409000F" w:tentative="1">
      <w:start w:val="1"/>
      <w:numFmt w:val="decimal"/>
      <w:lvlText w:val="%4."/>
      <w:lvlJc w:val="left"/>
      <w:pPr>
        <w:ind w:left="2115" w:hanging="420"/>
      </w:pPr>
    </w:lvl>
    <w:lvl w:ilvl="4" w:tplc="04090019" w:tentative="1">
      <w:start w:val="1"/>
      <w:numFmt w:val="lowerLetter"/>
      <w:lvlText w:val="%5)"/>
      <w:lvlJc w:val="left"/>
      <w:pPr>
        <w:ind w:left="2535" w:hanging="420"/>
      </w:pPr>
    </w:lvl>
    <w:lvl w:ilvl="5" w:tplc="0409001B" w:tentative="1">
      <w:start w:val="1"/>
      <w:numFmt w:val="lowerRoman"/>
      <w:lvlText w:val="%6."/>
      <w:lvlJc w:val="right"/>
      <w:pPr>
        <w:ind w:left="2955" w:hanging="420"/>
      </w:pPr>
    </w:lvl>
    <w:lvl w:ilvl="6" w:tplc="0409000F" w:tentative="1">
      <w:start w:val="1"/>
      <w:numFmt w:val="decimal"/>
      <w:lvlText w:val="%7."/>
      <w:lvlJc w:val="left"/>
      <w:pPr>
        <w:ind w:left="3375" w:hanging="420"/>
      </w:pPr>
    </w:lvl>
    <w:lvl w:ilvl="7" w:tplc="04090019" w:tentative="1">
      <w:start w:val="1"/>
      <w:numFmt w:val="lowerLetter"/>
      <w:lvlText w:val="%8)"/>
      <w:lvlJc w:val="left"/>
      <w:pPr>
        <w:ind w:left="3795" w:hanging="420"/>
      </w:pPr>
    </w:lvl>
    <w:lvl w:ilvl="8" w:tplc="0409001B" w:tentative="1">
      <w:start w:val="1"/>
      <w:numFmt w:val="lowerRoman"/>
      <w:lvlText w:val="%9."/>
      <w:lvlJc w:val="right"/>
      <w:pPr>
        <w:ind w:left="4215" w:hanging="420"/>
      </w:pPr>
    </w:lvl>
  </w:abstractNum>
  <w:abstractNum w:abstractNumId="6" w15:restartNumberingAfterBreak="0">
    <w:nsid w:val="26210460"/>
    <w:multiLevelType w:val="multilevel"/>
    <w:tmpl w:val="1A1A99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3D883F23"/>
    <w:multiLevelType w:val="hybridMultilevel"/>
    <w:tmpl w:val="B9403F80"/>
    <w:lvl w:ilvl="0" w:tplc="D6785768">
      <w:start w:val="1"/>
      <w:numFmt w:val="decimalEnclosedCircle"/>
      <w:lvlText w:val="%1"/>
      <w:lvlJc w:val="left"/>
      <w:pPr>
        <w:ind w:left="795" w:hanging="360"/>
      </w:pPr>
      <w:rPr>
        <w:rFonts w:ascii="SimSun" w:hAnsi="SimSun" w:hint="default"/>
        <w:b w:val="0"/>
        <w:sz w:val="18"/>
      </w:rPr>
    </w:lvl>
    <w:lvl w:ilvl="1" w:tplc="04090019" w:tentative="1">
      <w:start w:val="1"/>
      <w:numFmt w:val="lowerLetter"/>
      <w:lvlText w:val="%2)"/>
      <w:lvlJc w:val="left"/>
      <w:pPr>
        <w:ind w:left="1275" w:hanging="420"/>
      </w:pPr>
    </w:lvl>
    <w:lvl w:ilvl="2" w:tplc="0409001B" w:tentative="1">
      <w:start w:val="1"/>
      <w:numFmt w:val="lowerRoman"/>
      <w:lvlText w:val="%3."/>
      <w:lvlJc w:val="right"/>
      <w:pPr>
        <w:ind w:left="1695" w:hanging="420"/>
      </w:pPr>
    </w:lvl>
    <w:lvl w:ilvl="3" w:tplc="0409000F" w:tentative="1">
      <w:start w:val="1"/>
      <w:numFmt w:val="decimal"/>
      <w:lvlText w:val="%4."/>
      <w:lvlJc w:val="left"/>
      <w:pPr>
        <w:ind w:left="2115" w:hanging="420"/>
      </w:pPr>
    </w:lvl>
    <w:lvl w:ilvl="4" w:tplc="04090019" w:tentative="1">
      <w:start w:val="1"/>
      <w:numFmt w:val="lowerLetter"/>
      <w:lvlText w:val="%5)"/>
      <w:lvlJc w:val="left"/>
      <w:pPr>
        <w:ind w:left="2535" w:hanging="420"/>
      </w:pPr>
    </w:lvl>
    <w:lvl w:ilvl="5" w:tplc="0409001B" w:tentative="1">
      <w:start w:val="1"/>
      <w:numFmt w:val="lowerRoman"/>
      <w:lvlText w:val="%6."/>
      <w:lvlJc w:val="right"/>
      <w:pPr>
        <w:ind w:left="2955" w:hanging="420"/>
      </w:pPr>
    </w:lvl>
    <w:lvl w:ilvl="6" w:tplc="0409000F" w:tentative="1">
      <w:start w:val="1"/>
      <w:numFmt w:val="decimal"/>
      <w:lvlText w:val="%7."/>
      <w:lvlJc w:val="left"/>
      <w:pPr>
        <w:ind w:left="3375" w:hanging="420"/>
      </w:pPr>
    </w:lvl>
    <w:lvl w:ilvl="7" w:tplc="04090019" w:tentative="1">
      <w:start w:val="1"/>
      <w:numFmt w:val="lowerLetter"/>
      <w:lvlText w:val="%8)"/>
      <w:lvlJc w:val="left"/>
      <w:pPr>
        <w:ind w:left="3795" w:hanging="420"/>
      </w:pPr>
    </w:lvl>
    <w:lvl w:ilvl="8" w:tplc="0409001B" w:tentative="1">
      <w:start w:val="1"/>
      <w:numFmt w:val="lowerRoman"/>
      <w:lvlText w:val="%9."/>
      <w:lvlJc w:val="right"/>
      <w:pPr>
        <w:ind w:left="4215" w:hanging="420"/>
      </w:pPr>
    </w:lvl>
  </w:abstractNum>
  <w:abstractNum w:abstractNumId="8" w15:restartNumberingAfterBreak="0">
    <w:nsid w:val="4F3A2368"/>
    <w:multiLevelType w:val="multilevel"/>
    <w:tmpl w:val="EAAEBC08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57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9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03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82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06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9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96" w:hanging="1800"/>
      </w:pPr>
      <w:rPr>
        <w:rFonts w:hint="default"/>
      </w:rPr>
    </w:lvl>
  </w:abstractNum>
  <w:abstractNum w:abstractNumId="9" w15:restartNumberingAfterBreak="0">
    <w:nsid w:val="51C54AF5"/>
    <w:multiLevelType w:val="hybridMultilevel"/>
    <w:tmpl w:val="34E6BFB2"/>
    <w:lvl w:ilvl="0" w:tplc="0AC205D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591E18AC"/>
    <w:multiLevelType w:val="multilevel"/>
    <w:tmpl w:val="61EAE066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0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0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640" w:hanging="1800"/>
      </w:pPr>
      <w:rPr>
        <w:rFonts w:hint="default"/>
      </w:rPr>
    </w:lvl>
  </w:abstractNum>
  <w:abstractNum w:abstractNumId="11" w15:restartNumberingAfterBreak="0">
    <w:nsid w:val="5F046033"/>
    <w:multiLevelType w:val="hybridMultilevel"/>
    <w:tmpl w:val="9E70BEF0"/>
    <w:lvl w:ilvl="0" w:tplc="6DAE0A6C">
      <w:start w:val="1"/>
      <w:numFmt w:val="decimal"/>
      <w:lvlText w:val="[%1]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3CE10C5"/>
    <w:multiLevelType w:val="hybridMultilevel"/>
    <w:tmpl w:val="0F92A73C"/>
    <w:lvl w:ilvl="0" w:tplc="6B66B6E6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3" w15:restartNumberingAfterBreak="0">
    <w:nsid w:val="6C5D7A59"/>
    <w:multiLevelType w:val="hybridMultilevel"/>
    <w:tmpl w:val="674AF174"/>
    <w:lvl w:ilvl="0" w:tplc="EC201984">
      <w:start w:val="1"/>
      <w:numFmt w:val="japaneseCounting"/>
      <w:lvlText w:val="%1、"/>
      <w:lvlJc w:val="left"/>
      <w:pPr>
        <w:tabs>
          <w:tab w:val="num" w:pos="495"/>
        </w:tabs>
        <w:ind w:left="495" w:hanging="495"/>
      </w:pPr>
      <w:rPr>
        <w:rFonts w:hint="eastAsia"/>
        <w:b/>
        <w:sz w:val="24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4" w15:restartNumberingAfterBreak="0">
    <w:nsid w:val="6CD73833"/>
    <w:multiLevelType w:val="hybridMultilevel"/>
    <w:tmpl w:val="7DB2A226"/>
    <w:lvl w:ilvl="0" w:tplc="7A4657E6">
      <w:start w:val="1"/>
      <w:numFmt w:val="decimal"/>
      <w:lvlText w:val="%1．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5" w15:restartNumberingAfterBreak="0">
    <w:nsid w:val="748B5CD1"/>
    <w:multiLevelType w:val="hybridMultilevel"/>
    <w:tmpl w:val="A5DC9BA0"/>
    <w:lvl w:ilvl="0" w:tplc="74484CA4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760F7B86"/>
    <w:multiLevelType w:val="hybridMultilevel"/>
    <w:tmpl w:val="D7544660"/>
    <w:lvl w:ilvl="0" w:tplc="2050DF8E">
      <w:start w:val="1"/>
      <w:numFmt w:val="decimalEnclosedCircle"/>
      <w:lvlText w:val="%1"/>
      <w:lvlJc w:val="left"/>
      <w:pPr>
        <w:ind w:left="795" w:hanging="360"/>
      </w:pPr>
      <w:rPr>
        <w:rFonts w:ascii="SimSun" w:hAnsi="SimSun" w:hint="default"/>
        <w:b w:val="0"/>
        <w:sz w:val="18"/>
      </w:rPr>
    </w:lvl>
    <w:lvl w:ilvl="1" w:tplc="04090019" w:tentative="1">
      <w:start w:val="1"/>
      <w:numFmt w:val="lowerLetter"/>
      <w:lvlText w:val="%2)"/>
      <w:lvlJc w:val="left"/>
      <w:pPr>
        <w:ind w:left="1275" w:hanging="420"/>
      </w:pPr>
    </w:lvl>
    <w:lvl w:ilvl="2" w:tplc="0409001B" w:tentative="1">
      <w:start w:val="1"/>
      <w:numFmt w:val="lowerRoman"/>
      <w:lvlText w:val="%3."/>
      <w:lvlJc w:val="right"/>
      <w:pPr>
        <w:ind w:left="1695" w:hanging="420"/>
      </w:pPr>
    </w:lvl>
    <w:lvl w:ilvl="3" w:tplc="0409000F" w:tentative="1">
      <w:start w:val="1"/>
      <w:numFmt w:val="decimal"/>
      <w:lvlText w:val="%4."/>
      <w:lvlJc w:val="left"/>
      <w:pPr>
        <w:ind w:left="2115" w:hanging="420"/>
      </w:pPr>
    </w:lvl>
    <w:lvl w:ilvl="4" w:tplc="04090019" w:tentative="1">
      <w:start w:val="1"/>
      <w:numFmt w:val="lowerLetter"/>
      <w:lvlText w:val="%5)"/>
      <w:lvlJc w:val="left"/>
      <w:pPr>
        <w:ind w:left="2535" w:hanging="420"/>
      </w:pPr>
    </w:lvl>
    <w:lvl w:ilvl="5" w:tplc="0409001B" w:tentative="1">
      <w:start w:val="1"/>
      <w:numFmt w:val="lowerRoman"/>
      <w:lvlText w:val="%6."/>
      <w:lvlJc w:val="right"/>
      <w:pPr>
        <w:ind w:left="2955" w:hanging="420"/>
      </w:pPr>
    </w:lvl>
    <w:lvl w:ilvl="6" w:tplc="0409000F" w:tentative="1">
      <w:start w:val="1"/>
      <w:numFmt w:val="decimal"/>
      <w:lvlText w:val="%7."/>
      <w:lvlJc w:val="left"/>
      <w:pPr>
        <w:ind w:left="3375" w:hanging="420"/>
      </w:pPr>
    </w:lvl>
    <w:lvl w:ilvl="7" w:tplc="04090019" w:tentative="1">
      <w:start w:val="1"/>
      <w:numFmt w:val="lowerLetter"/>
      <w:lvlText w:val="%8)"/>
      <w:lvlJc w:val="left"/>
      <w:pPr>
        <w:ind w:left="3795" w:hanging="420"/>
      </w:pPr>
    </w:lvl>
    <w:lvl w:ilvl="8" w:tplc="0409001B" w:tentative="1">
      <w:start w:val="1"/>
      <w:numFmt w:val="lowerRoman"/>
      <w:lvlText w:val="%9."/>
      <w:lvlJc w:val="right"/>
      <w:pPr>
        <w:ind w:left="4215" w:hanging="420"/>
      </w:pPr>
    </w:lvl>
  </w:abstractNum>
  <w:num w:numId="1">
    <w:abstractNumId w:val="14"/>
  </w:num>
  <w:num w:numId="2">
    <w:abstractNumId w:val="1"/>
  </w:num>
  <w:num w:numId="3">
    <w:abstractNumId w:val="13"/>
  </w:num>
  <w:num w:numId="4">
    <w:abstractNumId w:val="11"/>
  </w:num>
  <w:num w:numId="5">
    <w:abstractNumId w:val="15"/>
  </w:num>
  <w:num w:numId="6">
    <w:abstractNumId w:val="2"/>
  </w:num>
  <w:num w:numId="7">
    <w:abstractNumId w:val="10"/>
  </w:num>
  <w:num w:numId="8">
    <w:abstractNumId w:val="12"/>
  </w:num>
  <w:num w:numId="9">
    <w:abstractNumId w:val="3"/>
  </w:num>
  <w:num w:numId="10">
    <w:abstractNumId w:val="8"/>
  </w:num>
  <w:num w:numId="11">
    <w:abstractNumId w:val="9"/>
  </w:num>
  <w:num w:numId="12">
    <w:abstractNumId w:val="4"/>
  </w:num>
  <w:num w:numId="13">
    <w:abstractNumId w:val="0"/>
  </w:num>
  <w:num w:numId="14">
    <w:abstractNumId w:val="7"/>
  </w:num>
  <w:num w:numId="15">
    <w:abstractNumId w:val="16"/>
  </w:num>
  <w:num w:numId="16">
    <w:abstractNumId w:val="5"/>
  </w:num>
  <w:num w:numId="1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8513B"/>
    <w:rsid w:val="000B6BFE"/>
    <w:rsid w:val="001E6C41"/>
    <w:rsid w:val="00207E8F"/>
    <w:rsid w:val="002A635B"/>
    <w:rsid w:val="00360E45"/>
    <w:rsid w:val="006F58CB"/>
    <w:rsid w:val="00874B0B"/>
    <w:rsid w:val="00892D46"/>
    <w:rsid w:val="009D7407"/>
    <w:rsid w:val="00A34A15"/>
    <w:rsid w:val="00B5627D"/>
    <w:rsid w:val="00B8513B"/>
    <w:rsid w:val="00C87BA8"/>
    <w:rsid w:val="00D3198A"/>
    <w:rsid w:val="00D71CAF"/>
    <w:rsid w:val="00E3297A"/>
    <w:rsid w:val="00F237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EEC156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513B"/>
    <w:pPr>
      <w:widowControl w:val="0"/>
      <w:jc w:val="both"/>
    </w:pPr>
    <w:rPr>
      <w:rFonts w:ascii="Times New Roman" w:eastAsia="SimSun" w:hAnsi="Times New Roman" w:cs="Times New Roman"/>
      <w:sz w:val="21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8513B"/>
    <w:pPr>
      <w:keepNext/>
      <w:keepLines/>
      <w:spacing w:before="260" w:after="260" w:line="416" w:lineRule="auto"/>
      <w:outlineLvl w:val="1"/>
    </w:pPr>
    <w:rPr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qFormat/>
    <w:rsid w:val="00B8513B"/>
    <w:pPr>
      <w:keepNext/>
      <w:keepLines/>
      <w:spacing w:before="260" w:after="260" w:line="416" w:lineRule="auto"/>
      <w:ind w:firstLineChars="200" w:firstLine="200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8513B"/>
    <w:pPr>
      <w:keepNext/>
      <w:keepLines/>
      <w:spacing w:before="280" w:after="290" w:line="376" w:lineRule="auto"/>
      <w:outlineLvl w:val="3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B8513B"/>
    <w:rPr>
      <w:rFonts w:ascii="Times New Roman" w:eastAsia="SimSun" w:hAnsi="Times New Roman" w:cs="Times New Roman"/>
      <w:b/>
      <w:bCs/>
      <w:sz w:val="32"/>
      <w:szCs w:val="32"/>
    </w:rPr>
  </w:style>
  <w:style w:type="character" w:customStyle="1" w:styleId="Heading3Char">
    <w:name w:val="Heading 3 Char"/>
    <w:basedOn w:val="DefaultParagraphFont"/>
    <w:link w:val="Heading3"/>
    <w:rsid w:val="00B8513B"/>
    <w:rPr>
      <w:rFonts w:ascii="Times New Roman" w:eastAsia="SimSun" w:hAnsi="Times New Roman" w:cs="Times New Roman"/>
      <w:b/>
      <w:bCs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8513B"/>
    <w:rPr>
      <w:rFonts w:ascii="Times New Roman" w:eastAsia="SimSun" w:hAnsi="Times New Roman" w:cs="Times New Roman"/>
      <w:b/>
      <w:bCs/>
      <w:sz w:val="28"/>
      <w:szCs w:val="28"/>
    </w:rPr>
  </w:style>
  <w:style w:type="character" w:customStyle="1" w:styleId="3">
    <w:name w:val="标题 3 字符"/>
    <w:uiPriority w:val="9"/>
    <w:semiHidden/>
    <w:rsid w:val="00B8513B"/>
    <w:rPr>
      <w:rFonts w:ascii="Times New Roman" w:eastAsia="SimSun" w:hAnsi="Times New Roman" w:cs="Times New Roman"/>
      <w:b/>
      <w:bCs/>
      <w:sz w:val="32"/>
      <w:szCs w:val="32"/>
    </w:rPr>
  </w:style>
  <w:style w:type="character" w:styleId="PageNumber">
    <w:name w:val="page number"/>
    <w:basedOn w:val="DefaultParagraphFont"/>
    <w:semiHidden/>
    <w:rsid w:val="00B8513B"/>
  </w:style>
  <w:style w:type="paragraph" w:styleId="Footer">
    <w:name w:val="footer"/>
    <w:basedOn w:val="Normal"/>
    <w:link w:val="FooterChar"/>
    <w:uiPriority w:val="99"/>
    <w:rsid w:val="00B8513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B8513B"/>
    <w:rPr>
      <w:rFonts w:ascii="Times New Roman" w:eastAsia="SimSun" w:hAnsi="Times New Roman" w:cs="Times New Roman"/>
      <w:sz w:val="18"/>
      <w:szCs w:val="18"/>
    </w:rPr>
  </w:style>
  <w:style w:type="paragraph" w:customStyle="1" w:styleId="1">
    <w:name w:val="1"/>
    <w:basedOn w:val="Normal"/>
    <w:next w:val="ListParagraph"/>
    <w:uiPriority w:val="34"/>
    <w:qFormat/>
    <w:rsid w:val="00B8513B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unhideWhenUsed/>
    <w:rsid w:val="00B8513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B8513B"/>
    <w:rPr>
      <w:rFonts w:ascii="Times New Roman" w:eastAsia="SimSun" w:hAnsi="Times New Roman" w:cs="Times New Roman"/>
      <w:sz w:val="18"/>
      <w:szCs w:val="18"/>
    </w:rPr>
  </w:style>
  <w:style w:type="character" w:customStyle="1" w:styleId="a">
    <w:name w:val="页眉 字符"/>
    <w:uiPriority w:val="99"/>
    <w:rsid w:val="00B8513B"/>
    <w:rPr>
      <w:rFonts w:ascii="Times New Roman" w:eastAsia="SimSu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B8513B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</w:rPr>
  </w:style>
  <w:style w:type="character" w:styleId="Hyperlink">
    <w:name w:val="Hyperlink"/>
    <w:uiPriority w:val="99"/>
    <w:unhideWhenUsed/>
    <w:rsid w:val="00B8513B"/>
    <w:rPr>
      <w:color w:val="0000FF"/>
      <w:u w:val="single"/>
    </w:rPr>
  </w:style>
  <w:style w:type="character" w:customStyle="1" w:styleId="apple-converted-space">
    <w:name w:val="apple-converted-space"/>
    <w:rsid w:val="00B8513B"/>
  </w:style>
  <w:style w:type="paragraph" w:styleId="BalloonText">
    <w:name w:val="Balloon Text"/>
    <w:basedOn w:val="Normal"/>
    <w:link w:val="BalloonTextChar"/>
    <w:uiPriority w:val="99"/>
    <w:semiHidden/>
    <w:unhideWhenUsed/>
    <w:rsid w:val="00B8513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513B"/>
    <w:rPr>
      <w:rFonts w:ascii="Times New Roman" w:eastAsia="SimSun" w:hAnsi="Times New Roman" w:cs="Times New Roman"/>
      <w:sz w:val="18"/>
      <w:szCs w:val="18"/>
    </w:rPr>
  </w:style>
  <w:style w:type="table" w:styleId="TableGrid">
    <w:name w:val="Table Grid"/>
    <w:basedOn w:val="TableNormal"/>
    <w:uiPriority w:val="59"/>
    <w:rsid w:val="00B8513B"/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rsid w:val="00B8513B"/>
    <w:rPr>
      <w:rFonts w:ascii="AdvP6F0B" w:hAnsi="AdvP6F0B" w:hint="default"/>
      <w:b w:val="0"/>
      <w:bCs w:val="0"/>
      <w:i w:val="0"/>
      <w:iCs w:val="0"/>
      <w:color w:val="24202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8513B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link w:val="EndNoteBibliographyTitle"/>
    <w:rsid w:val="00B8513B"/>
    <w:rPr>
      <w:rFonts w:ascii="Times New Roman" w:eastAsia="SimSun" w:hAnsi="Times New Roman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B8513B"/>
    <w:rPr>
      <w:noProof/>
      <w:sz w:val="20"/>
    </w:rPr>
  </w:style>
  <w:style w:type="character" w:customStyle="1" w:styleId="EndNoteBibliographyChar">
    <w:name w:val="EndNote Bibliography Char"/>
    <w:link w:val="EndNoteBibliography"/>
    <w:rsid w:val="00B8513B"/>
    <w:rPr>
      <w:rFonts w:ascii="Times New Roman" w:eastAsia="SimSun" w:hAnsi="Times New Roman" w:cs="Times New Roman"/>
      <w:noProof/>
      <w:sz w:val="20"/>
    </w:rPr>
  </w:style>
  <w:style w:type="character" w:styleId="LineNumber">
    <w:name w:val="line number"/>
    <w:uiPriority w:val="99"/>
    <w:semiHidden/>
    <w:unhideWhenUsed/>
    <w:rsid w:val="00B8513B"/>
  </w:style>
  <w:style w:type="character" w:styleId="CommentReference">
    <w:name w:val="annotation reference"/>
    <w:uiPriority w:val="99"/>
    <w:semiHidden/>
    <w:unhideWhenUsed/>
    <w:rsid w:val="00B8513B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B8513B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B8513B"/>
    <w:rPr>
      <w:rFonts w:ascii="Times New Roman" w:eastAsia="SimSun" w:hAnsi="Times New Roman" w:cs="Times New Roman"/>
      <w:sz w:val="21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513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513B"/>
    <w:rPr>
      <w:rFonts w:ascii="Times New Roman" w:eastAsia="SimSun" w:hAnsi="Times New Roman" w:cs="Times New Roman"/>
      <w:b/>
      <w:bCs/>
      <w:sz w:val="21"/>
    </w:rPr>
  </w:style>
  <w:style w:type="paragraph" w:styleId="ListParagraph">
    <w:name w:val="List Paragraph"/>
    <w:basedOn w:val="Normal"/>
    <w:uiPriority w:val="34"/>
    <w:qFormat/>
    <w:rsid w:val="00B8513B"/>
    <w:pPr>
      <w:ind w:firstLineChars="200" w:firstLine="420"/>
    </w:pPr>
  </w:style>
  <w:style w:type="paragraph" w:styleId="Revision">
    <w:name w:val="Revision"/>
    <w:hidden/>
    <w:uiPriority w:val="99"/>
    <w:semiHidden/>
    <w:rsid w:val="00B8513B"/>
    <w:rPr>
      <w:rFonts w:ascii="Times New Roman" w:eastAsia="SimSun" w:hAnsi="Times New Roman" w:cs="Times New Roman"/>
      <w:sz w:val="21"/>
    </w:rPr>
  </w:style>
  <w:style w:type="character" w:customStyle="1" w:styleId="EndNoteBibliographyTitle0">
    <w:name w:val="EndNote Bibliography Title 字符"/>
    <w:rsid w:val="00B8513B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rsid w:val="00B8513B"/>
    <w:rPr>
      <w:rFonts w:ascii="Calibri" w:hAnsi="Calibri" w:cs="Calibri"/>
      <w:noProof/>
      <w:sz w:val="20"/>
    </w:rPr>
  </w:style>
  <w:style w:type="paragraph" w:customStyle="1" w:styleId="src">
    <w:name w:val="src"/>
    <w:basedOn w:val="Normal"/>
    <w:rsid w:val="00B8513B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</w:rPr>
  </w:style>
  <w:style w:type="character" w:customStyle="1" w:styleId="italic1">
    <w:name w:val="italic1"/>
    <w:basedOn w:val="DefaultParagraphFont"/>
    <w:rsid w:val="006F58CB"/>
    <w:rPr>
      <w:i/>
      <w:iCs/>
      <w:vanish w:val="0"/>
      <w:webHidden w:val="0"/>
      <w:specVanish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791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346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66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200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43971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78571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729298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40736816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565857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61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1761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909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3658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2244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87365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9612647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5745912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552761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4668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820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0934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0434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095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49907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890887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5111375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67852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7627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387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551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098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20800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92860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510423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5287210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17126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818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9126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470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1501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6139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18534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2998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125782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40723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096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1424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920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0154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72691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96132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3880197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44374921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7000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8931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66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96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94957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10978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84134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769054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7082838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973434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2404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267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593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3819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85587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36775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80051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30981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375587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368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24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639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1959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17059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8791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577354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033591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413607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488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8809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5178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2878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540137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57266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3103846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95507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303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2900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2120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7903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70910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54847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909052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431787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36603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971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674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136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81300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24053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34210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57910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91390042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57949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131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75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142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3130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82176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85772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86317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4925919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7582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4483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887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3502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77648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80719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71879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097457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92056013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84433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1385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147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75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81556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2111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68882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76175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65397836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802692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5306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001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4271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3343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28893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22699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0394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62208365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756631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555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6632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309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7810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23239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92754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99575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614177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690251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3227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729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95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06896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50431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63204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41709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43870207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948683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87703891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67264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794450540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405527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9283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77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0381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672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025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9722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58856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05550459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681417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09357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0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1164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5933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99166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69752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8939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7885604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10077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923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041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9971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2481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69289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41077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8156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8423412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459443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148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354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9063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4435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5968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86652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36251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4180517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138105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1042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293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211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823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53262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81862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560168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8317410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429026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5536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218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939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189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8473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78146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99057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426997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52636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6553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5929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76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5116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6618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19421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96078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6681525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19669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8735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1293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36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236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4801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44469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0040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21039278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21498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417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47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527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9684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91381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6610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027981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679248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46839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54728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9330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8647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1525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76204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36121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505481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85395527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560920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0649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032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3225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8343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1824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77688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51953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0643922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83080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28143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567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048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028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67454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70614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17782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1999303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294284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500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678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70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2081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09561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56492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971974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1607517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547810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097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354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6566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288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77016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33131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4202608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767874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8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5925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991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6089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0952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15217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6046697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2130911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921676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3380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57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4901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7553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95381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81094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60104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38592332">
                                  <w:marLeft w:val="312"/>
                                  <w:marRight w:val="0"/>
                                  <w:marTop w:val="312"/>
                                  <w:marBottom w:val="312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700355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</TotalTime>
  <Pages>10</Pages>
  <Words>12430</Words>
  <Characters>70855</Characters>
  <Application>Microsoft Office Word</Application>
  <DocSecurity>0</DocSecurity>
  <Lines>590</Lines>
  <Paragraphs>166</Paragraphs>
  <ScaleCrop>false</ScaleCrop>
  <Company/>
  <LinksUpToDate>false</LinksUpToDate>
  <CharactersWithSpaces>831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huanhuan</dc:creator>
  <cp:keywords/>
  <dc:description/>
  <cp:lastModifiedBy>Ragavathi V.</cp:lastModifiedBy>
  <cp:revision>10</cp:revision>
  <dcterms:created xsi:type="dcterms:W3CDTF">2020-10-15T02:51:00Z</dcterms:created>
  <dcterms:modified xsi:type="dcterms:W3CDTF">2020-10-31T08:58:00Z</dcterms:modified>
</cp:coreProperties>
</file>